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B917DC" w14:textId="30AAEE28" w:rsidR="00111D5E" w:rsidRPr="00DD44D3" w:rsidRDefault="0097119D" w:rsidP="004400CA">
      <w:pPr>
        <w:pStyle w:val="Heading1"/>
        <w:keepLines/>
        <w:spacing w:before="120"/>
        <w:rPr>
          <w:rFonts w:ascii="Calibri" w:hAnsi="Calibri" w:cs="Times New Roman"/>
          <w:color w:val="345A8A"/>
          <w:kern w:val="0"/>
        </w:rPr>
      </w:pPr>
      <w:r>
        <w:rPr>
          <w:rFonts w:ascii="Calibri" w:hAnsi="Calibri" w:cs="Times New Roman"/>
          <w:noProof/>
          <w:color w:val="345A8A"/>
          <w:kern w:val="0"/>
          <w:lang w:val="en-US" w:eastAsia="zh-CN"/>
        </w:rPr>
        <w:drawing>
          <wp:anchor distT="0" distB="0" distL="114300" distR="114300" simplePos="0" relativeHeight="251659264" behindDoc="1" locked="0" layoutInCell="1" allowOverlap="1" wp14:anchorId="2574BC47" wp14:editId="0A67B3C2">
            <wp:simplePos x="0" y="0"/>
            <wp:positionH relativeFrom="column">
              <wp:posOffset>4724400</wp:posOffset>
            </wp:positionH>
            <wp:positionV relativeFrom="paragraph">
              <wp:posOffset>-228600</wp:posOffset>
            </wp:positionV>
            <wp:extent cx="1617345" cy="739140"/>
            <wp:effectExtent l="0" t="0" r="8255" b="0"/>
            <wp:wrapThrough wrapText="bothSides">
              <wp:wrapPolygon edited="0">
                <wp:start x="0" y="0"/>
                <wp:lineTo x="0" y="20784"/>
                <wp:lineTo x="21371" y="20784"/>
                <wp:lineTo x="21371" y="0"/>
                <wp:lineTo x="0" y="0"/>
              </wp:wrapPolygon>
            </wp:wrapThrough>
            <wp:docPr id="14" name="Picture 14" descr="JCU_Logo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JCU_Logo_RGB"/>
                    <pic:cNvPicPr>
                      <a:picLocks noChangeAspect="1" noChangeArrowheads="1"/>
                    </pic:cNvPicPr>
                  </pic:nvPicPr>
                  <pic:blipFill>
                    <a:blip r:embed="rId7">
                      <a:extLst>
                        <a:ext uri="{28A0092B-C50C-407E-A947-70E740481C1C}">
                          <a14:useLocalDpi xmlns:a14="http://schemas.microsoft.com/office/drawing/2010/main" val="0"/>
                        </a:ext>
                      </a:extLst>
                    </a:blip>
                    <a:srcRect l="7065" t="11526" r="6483" b="13106"/>
                    <a:stretch>
                      <a:fillRect/>
                    </a:stretch>
                  </pic:blipFill>
                  <pic:spPr bwMode="auto">
                    <a:xfrm>
                      <a:off x="0" y="0"/>
                      <a:ext cx="1617345" cy="739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B1366" w:rsidRPr="00DD44D3">
        <w:rPr>
          <w:rFonts w:ascii="Calibri" w:hAnsi="Calibri" w:cs="Times New Roman"/>
          <w:color w:val="345A8A"/>
          <w:kern w:val="0"/>
        </w:rPr>
        <w:t>CP1</w:t>
      </w:r>
      <w:r w:rsidR="008B1366">
        <w:rPr>
          <w:rFonts w:ascii="Calibri" w:hAnsi="Calibri" w:cs="Times New Roman"/>
          <w:color w:val="345A8A"/>
          <w:kern w:val="0"/>
        </w:rPr>
        <w:t>404</w:t>
      </w:r>
      <w:r w:rsidR="007515DC">
        <w:rPr>
          <w:rFonts w:ascii="Calibri" w:hAnsi="Calibri" w:cs="Times New Roman"/>
          <w:color w:val="345A8A"/>
          <w:kern w:val="0"/>
        </w:rPr>
        <w:t>/CP5632</w:t>
      </w:r>
      <w:r w:rsidR="008F7673">
        <w:rPr>
          <w:rFonts w:ascii="Calibri" w:hAnsi="Calibri" w:cs="Times New Roman"/>
          <w:color w:val="345A8A"/>
          <w:kern w:val="0"/>
        </w:rPr>
        <w:t xml:space="preserve"> 2016 SP</w:t>
      </w:r>
      <w:r w:rsidR="00C73FF8">
        <w:rPr>
          <w:rFonts w:ascii="Calibri" w:hAnsi="Calibri" w:cs="Times New Roman"/>
          <w:color w:val="345A8A"/>
          <w:kern w:val="0"/>
        </w:rPr>
        <w:t>53</w:t>
      </w:r>
      <w:r w:rsidR="008B1366" w:rsidRPr="00DD44D3">
        <w:rPr>
          <w:rFonts w:ascii="Calibri" w:hAnsi="Calibri" w:cs="Times New Roman"/>
          <w:color w:val="345A8A"/>
          <w:kern w:val="0"/>
        </w:rPr>
        <w:t xml:space="preserve"> Assignment </w:t>
      </w:r>
      <w:r w:rsidR="008B1366">
        <w:rPr>
          <w:rFonts w:ascii="Calibri" w:hAnsi="Calibri" w:cs="Times New Roman"/>
          <w:color w:val="345A8A"/>
          <w:kern w:val="0"/>
        </w:rPr>
        <w:t>2 –</w:t>
      </w:r>
      <w:r w:rsidR="008B1366" w:rsidRPr="00DD44D3">
        <w:rPr>
          <w:rFonts w:ascii="Calibri" w:hAnsi="Calibri" w:cs="Times New Roman"/>
          <w:color w:val="345A8A"/>
          <w:kern w:val="0"/>
        </w:rPr>
        <w:t xml:space="preserve"> </w:t>
      </w:r>
      <w:r w:rsidR="008B1366">
        <w:rPr>
          <w:rFonts w:ascii="Calibri" w:hAnsi="Calibri" w:cs="Times New Roman"/>
          <w:color w:val="345A8A"/>
          <w:kern w:val="0"/>
        </w:rPr>
        <w:br/>
      </w:r>
      <w:r w:rsidR="00C73FF8">
        <w:rPr>
          <w:rFonts w:ascii="Calibri" w:hAnsi="Calibri" w:cs="Times New Roman"/>
          <w:color w:val="345A8A"/>
          <w:kern w:val="0"/>
        </w:rPr>
        <w:t>Reading</w:t>
      </w:r>
      <w:r w:rsidR="008B1366">
        <w:rPr>
          <w:rFonts w:ascii="Calibri" w:hAnsi="Calibri" w:cs="Times New Roman"/>
          <w:color w:val="345A8A"/>
          <w:kern w:val="0"/>
        </w:rPr>
        <w:t xml:space="preserve"> List 2.0</w:t>
      </w:r>
      <w:r w:rsidR="00EC0AB9">
        <w:rPr>
          <w:rFonts w:ascii="Calibri" w:hAnsi="Calibri" w:cs="Times New Roman"/>
          <w:color w:val="345A8A"/>
          <w:kern w:val="0"/>
        </w:rPr>
        <w:t xml:space="preserve"> </w:t>
      </w:r>
    </w:p>
    <w:p w14:paraId="0F240C3B" w14:textId="2A701242" w:rsidR="00812FB9" w:rsidRDefault="00812FB9" w:rsidP="00EF17AB">
      <w:pPr>
        <w:pStyle w:val="Sub-Headings"/>
      </w:pPr>
      <w:r>
        <w:t>Task:</w:t>
      </w:r>
    </w:p>
    <w:p w14:paraId="22FD84CC" w14:textId="1BDC11DD" w:rsidR="004400CA" w:rsidRDefault="00760D28" w:rsidP="00080957">
      <w:pPr>
        <w:spacing w:before="120"/>
        <w:jc w:val="both"/>
      </w:pPr>
      <w:r>
        <w:t>C</w:t>
      </w:r>
      <w:r w:rsidR="00EC0AB9">
        <w:t xml:space="preserve">reate a Graphical User Interface (GUI) version </w:t>
      </w:r>
      <w:r w:rsidR="007C7714">
        <w:t>of</w:t>
      </w:r>
      <w:r w:rsidR="008B1366">
        <w:t xml:space="preserve"> </w:t>
      </w:r>
      <w:r w:rsidR="009F392E">
        <w:t xml:space="preserve">the </w:t>
      </w:r>
      <w:r w:rsidR="004400CA">
        <w:t>program</w:t>
      </w:r>
      <w:r w:rsidR="009F392E">
        <w:t xml:space="preserve"> you made in</w:t>
      </w:r>
      <w:r w:rsidR="00EC0AB9">
        <w:t xml:space="preserve"> assignment 1</w:t>
      </w:r>
      <w:r w:rsidR="009F392E">
        <w:t>, using</w:t>
      </w:r>
      <w:r w:rsidR="008462DE">
        <w:t xml:space="preserve"> Python 3</w:t>
      </w:r>
      <w:r w:rsidR="00EC0AB9">
        <w:t xml:space="preserve"> and </w:t>
      </w:r>
      <w:r>
        <w:t xml:space="preserve">the </w:t>
      </w:r>
      <w:r w:rsidR="00EC0AB9">
        <w:t>Kivy</w:t>
      </w:r>
      <w:r>
        <w:t xml:space="preserve"> toolkit</w:t>
      </w:r>
      <w:r w:rsidR="004400CA">
        <w:t xml:space="preserve">, as described </w:t>
      </w:r>
      <w:r w:rsidR="00DF51BE">
        <w:t xml:space="preserve">in </w:t>
      </w:r>
      <w:r w:rsidR="004400CA">
        <w:t xml:space="preserve">the </w:t>
      </w:r>
      <w:r w:rsidR="00A513C4">
        <w:t xml:space="preserve">following </w:t>
      </w:r>
      <w:r w:rsidR="004400CA">
        <w:t xml:space="preserve">information and </w:t>
      </w:r>
      <w:r w:rsidR="009F392E">
        <w:t>accompanying screencast</w:t>
      </w:r>
      <w:r w:rsidR="004400CA">
        <w:t>.</w:t>
      </w:r>
      <w:r w:rsidR="009F392E">
        <w:t xml:space="preserve"> </w:t>
      </w:r>
      <w:r w:rsidR="00180274">
        <w:t xml:space="preserve">This assignment will help you build skills using </w:t>
      </w:r>
      <w:r w:rsidR="00CB71D2">
        <w:t>classes</w:t>
      </w:r>
      <w:r w:rsidR="00EC0AB9">
        <w:t xml:space="preserve"> and GUIs as well as giving you more practice using techniques like selection, repetition</w:t>
      </w:r>
      <w:r w:rsidR="00EC0AB9" w:rsidRPr="00180274">
        <w:t>, except</w:t>
      </w:r>
      <w:r w:rsidR="005A5EC8">
        <w:t>ions, lists</w:t>
      </w:r>
      <w:r w:rsidR="003D18AD">
        <w:t>, file I/O</w:t>
      </w:r>
      <w:r w:rsidR="00EC0AB9">
        <w:t xml:space="preserve"> and functions.</w:t>
      </w:r>
      <w:r w:rsidR="00F53A2E">
        <w:t xml:space="preserve"> Some requirements have in-text references like [0] that refer to the resources list near the bottom. Everything you need to know to complete this assignment can be found in the subject materials.</w:t>
      </w:r>
    </w:p>
    <w:p w14:paraId="64A60A13" w14:textId="7723BBE1" w:rsidR="00ED5F5B" w:rsidRDefault="00ED5F5B" w:rsidP="00080957">
      <w:pPr>
        <w:spacing w:before="120"/>
        <w:jc w:val="both"/>
      </w:pPr>
    </w:p>
    <w:p w14:paraId="30EB94BC" w14:textId="78D6E276" w:rsidR="00ED5F5B" w:rsidRDefault="00ED5F5B" w:rsidP="00080957">
      <w:pPr>
        <w:spacing w:before="120"/>
        <w:jc w:val="both"/>
      </w:pPr>
    </w:p>
    <w:p w14:paraId="66BABC1B" w14:textId="7692A9FB" w:rsidR="00ED5F5B" w:rsidRPr="00080957" w:rsidRDefault="00ED5F5B" w:rsidP="00080957">
      <w:pPr>
        <w:spacing w:before="120"/>
        <w:jc w:val="both"/>
      </w:pPr>
      <w:r w:rsidRPr="00ED5F5B">
        <w:t>ylfeng-at-jcu</w:t>
      </w:r>
      <w:bookmarkStart w:id="0" w:name="_GoBack"/>
      <w:bookmarkEnd w:id="0"/>
    </w:p>
    <w:p w14:paraId="65CDC578" w14:textId="2BF9E17C" w:rsidR="009F392E" w:rsidRDefault="000443DB" w:rsidP="009F392E">
      <w:pPr>
        <w:jc w:val="center"/>
      </w:pPr>
      <w:r w:rsidRPr="000443DB">
        <w:rPr>
          <w:noProof/>
          <w:lang w:val="en-US" w:eastAsia="zh-CN"/>
        </w:rPr>
        <w:lastRenderedPageBreak/>
        <w:drawing>
          <wp:inline distT="0" distB="0" distL="0" distR="0" wp14:anchorId="73274A2E" wp14:editId="1B1B7207">
            <wp:extent cx="6247130" cy="4854829"/>
            <wp:effectExtent l="0" t="0" r="127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52725" cy="4859177"/>
                    </a:xfrm>
                    <a:prstGeom prst="rect">
                      <a:avLst/>
                    </a:prstGeom>
                  </pic:spPr>
                </pic:pic>
              </a:graphicData>
            </a:graphic>
          </wp:inline>
        </w:drawing>
      </w:r>
      <w:r w:rsidR="009F392E">
        <w:t xml:space="preserve">  </w:t>
      </w:r>
      <w:r w:rsidR="00352E12" w:rsidRPr="00352E12">
        <w:rPr>
          <w:noProof/>
          <w:lang w:val="en-US" w:eastAsia="zh-CN"/>
        </w:rPr>
        <w:drawing>
          <wp:inline distT="0" distB="0" distL="0" distR="0" wp14:anchorId="2C4C20CC" wp14:editId="69F44986">
            <wp:extent cx="6274677" cy="36918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84612" cy="3697736"/>
                    </a:xfrm>
                    <a:prstGeom prst="rect">
                      <a:avLst/>
                    </a:prstGeom>
                  </pic:spPr>
                </pic:pic>
              </a:graphicData>
            </a:graphic>
          </wp:inline>
        </w:drawing>
      </w:r>
    </w:p>
    <w:p w14:paraId="309E3362" w14:textId="50E7C747" w:rsidR="00101D4B" w:rsidRDefault="00101D4B" w:rsidP="004400CA">
      <w:pPr>
        <w:jc w:val="both"/>
      </w:pPr>
    </w:p>
    <w:p w14:paraId="01964D78" w14:textId="7BE05366" w:rsidR="00812FB9" w:rsidRDefault="00812FB9" w:rsidP="00EF17AB">
      <w:pPr>
        <w:pStyle w:val="Sub-Headings"/>
      </w:pPr>
      <w:r>
        <w:t xml:space="preserve">Program </w:t>
      </w:r>
      <w:r w:rsidR="008049B9">
        <w:t>Overview</w:t>
      </w:r>
      <w:r>
        <w:t>:</w:t>
      </w:r>
    </w:p>
    <w:p w14:paraId="7A4DF9A8" w14:textId="5BE695DF" w:rsidR="00B37635" w:rsidRDefault="00713928" w:rsidP="005334D2">
      <w:pPr>
        <w:jc w:val="both"/>
      </w:pPr>
      <w:r>
        <w:t>Ensure that your program</w:t>
      </w:r>
      <w:r w:rsidR="00EC0AB9">
        <w:t xml:space="preserve"> GUI</w:t>
      </w:r>
      <w:r>
        <w:t xml:space="preserve"> has the following features</w:t>
      </w:r>
      <w:r w:rsidR="00B37635">
        <w:t>, as demonstrated in the s</w:t>
      </w:r>
      <w:r w:rsidR="00EC0AB9">
        <w:t>creenshots</w:t>
      </w:r>
      <w:r>
        <w:t>:</w:t>
      </w:r>
    </w:p>
    <w:p w14:paraId="183A1879" w14:textId="2934205F" w:rsidR="00B37635" w:rsidRDefault="00EC0AB9" w:rsidP="005334D2">
      <w:pPr>
        <w:pStyle w:val="ListParagraph"/>
        <w:numPr>
          <w:ilvl w:val="0"/>
          <w:numId w:val="17"/>
        </w:numPr>
        <w:jc w:val="both"/>
      </w:pPr>
      <w:r>
        <w:t>the left side of the screen contains buttons</w:t>
      </w:r>
      <w:r w:rsidR="00B37635">
        <w:t xml:space="preserve"> for the user to </w:t>
      </w:r>
      <w:r w:rsidR="00180274">
        <w:t xml:space="preserve">choose </w:t>
      </w:r>
      <w:r>
        <w:t>actions from</w:t>
      </w:r>
      <w:r w:rsidR="00321197">
        <w:t>,</w:t>
      </w:r>
      <w:r w:rsidR="005A5EC8">
        <w:t xml:space="preserve"> and text entry fields for inputting information</w:t>
      </w:r>
      <w:r w:rsidR="00536AD1">
        <w:t xml:space="preserve"> for a new book</w:t>
      </w:r>
    </w:p>
    <w:p w14:paraId="5F1E9B2C" w14:textId="7DCBFF7F" w:rsidR="00D3304D" w:rsidRDefault="00D3304D" w:rsidP="00D3304D">
      <w:pPr>
        <w:pStyle w:val="ListParagraph"/>
        <w:numPr>
          <w:ilvl w:val="0"/>
          <w:numId w:val="17"/>
        </w:numPr>
        <w:jc w:val="both"/>
      </w:pPr>
      <w:r>
        <w:t xml:space="preserve">the </w:t>
      </w:r>
      <w:r w:rsidR="00EC0AB9">
        <w:t xml:space="preserve">right side contains </w:t>
      </w:r>
      <w:r w:rsidR="00760D28">
        <w:t xml:space="preserve">buttons for each of the </w:t>
      </w:r>
      <w:r w:rsidR="00BF1EE4">
        <w:t>books</w:t>
      </w:r>
      <w:r w:rsidR="00EC0AB9">
        <w:t xml:space="preserve">, colour-coded based on their </w:t>
      </w:r>
      <w:r w:rsidR="00536AD1">
        <w:t>length</w:t>
      </w:r>
    </w:p>
    <w:p w14:paraId="1AB0DE6B" w14:textId="40C698F7" w:rsidR="005A5EC8" w:rsidRDefault="00352E12" w:rsidP="005A5EC8">
      <w:pPr>
        <w:pStyle w:val="ListParagraph"/>
        <w:numPr>
          <w:ilvl w:val="0"/>
          <w:numId w:val="17"/>
        </w:numPr>
        <w:jc w:val="both"/>
      </w:pPr>
      <w:r>
        <w:lastRenderedPageBreak/>
        <w:t xml:space="preserve">the </w:t>
      </w:r>
      <w:r w:rsidR="005A5EC8">
        <w:t>status bar at the</w:t>
      </w:r>
      <w:r>
        <w:t xml:space="preserve"> top</w:t>
      </w:r>
      <w:r w:rsidR="005A5EC8">
        <w:t xml:space="preserve"> of the</w:t>
      </w:r>
      <w:r>
        <w:t xml:space="preserve"> right side shows</w:t>
      </w:r>
      <w:r w:rsidR="005A5EC8">
        <w:t xml:space="preserve"> </w:t>
      </w:r>
      <w:r>
        <w:t>the number of pages to read or completed</w:t>
      </w:r>
    </w:p>
    <w:p w14:paraId="30EF515F" w14:textId="0806330E" w:rsidR="00352E12" w:rsidRDefault="00352E12" w:rsidP="005A5EC8">
      <w:pPr>
        <w:pStyle w:val="ListParagraph"/>
        <w:numPr>
          <w:ilvl w:val="0"/>
          <w:numId w:val="17"/>
        </w:numPr>
        <w:jc w:val="both"/>
      </w:pPr>
      <w:r>
        <w:t>the status bar at the bottom of the right side shows messages about what to do, or when in list completed mode, shows the book's details when a book is clicked on</w:t>
      </w:r>
    </w:p>
    <w:p w14:paraId="0430095C" w14:textId="0DCB7E72" w:rsidR="005A5EC8" w:rsidRDefault="005A5EC8" w:rsidP="005A5EC8">
      <w:pPr>
        <w:pStyle w:val="ListParagraph"/>
        <w:numPr>
          <w:ilvl w:val="0"/>
          <w:numId w:val="17"/>
        </w:numPr>
        <w:jc w:val="both"/>
      </w:pPr>
      <w:r>
        <w:t xml:space="preserve">“List Required” is the default (starting) state and shows the </w:t>
      </w:r>
      <w:r w:rsidR="00352E12">
        <w:t>books</w:t>
      </w:r>
      <w:r>
        <w:t xml:space="preserve"> that are required; clicking an item in this state marks it as completed</w:t>
      </w:r>
      <w:r w:rsidR="00321197">
        <w:t xml:space="preserve"> (the button will immediately disappear)</w:t>
      </w:r>
    </w:p>
    <w:p w14:paraId="1859B02B" w14:textId="0E3B93B3" w:rsidR="005A5EC8" w:rsidRDefault="005A5EC8" w:rsidP="005A5EC8">
      <w:pPr>
        <w:pStyle w:val="ListParagraph"/>
        <w:numPr>
          <w:ilvl w:val="0"/>
          <w:numId w:val="17"/>
        </w:numPr>
        <w:jc w:val="both"/>
      </w:pPr>
      <w:r>
        <w:t xml:space="preserve">“List Completed” changes the right side view to show </w:t>
      </w:r>
      <w:r w:rsidR="00352E12">
        <w:t>books</w:t>
      </w:r>
      <w:r>
        <w:t xml:space="preserve"> that have been completed (no </w:t>
      </w:r>
      <w:r w:rsidR="00352E12">
        <w:t>length</w:t>
      </w:r>
      <w:r>
        <w:t xml:space="preserve">-based colouring); clicking an item in this state shows its details in the </w:t>
      </w:r>
      <w:r w:rsidR="00352E12">
        <w:t xml:space="preserve">bottom </w:t>
      </w:r>
      <w:r>
        <w:t>status bar</w:t>
      </w:r>
    </w:p>
    <w:p w14:paraId="1396E104" w14:textId="4D8F79C6" w:rsidR="00EC0AB9" w:rsidRDefault="00EC0AB9" w:rsidP="00D3304D">
      <w:pPr>
        <w:pStyle w:val="ListParagraph"/>
        <w:numPr>
          <w:ilvl w:val="0"/>
          <w:numId w:val="17"/>
        </w:numPr>
        <w:jc w:val="both"/>
      </w:pPr>
      <w:r>
        <w:t>the user</w:t>
      </w:r>
      <w:r w:rsidR="005A5EC8">
        <w:t xml:space="preserve"> can add</w:t>
      </w:r>
      <w:r>
        <w:t xml:space="preserve"> a new </w:t>
      </w:r>
      <w:r w:rsidR="00352E12">
        <w:t>book</w:t>
      </w:r>
      <w:r w:rsidR="005A5EC8">
        <w:t xml:space="preserve"> by entering text in</w:t>
      </w:r>
      <w:r>
        <w:t xml:space="preserve"> the input field</w:t>
      </w:r>
      <w:r w:rsidR="005A5EC8">
        <w:t xml:space="preserve">s and clicking “Add </w:t>
      </w:r>
      <w:r w:rsidR="00352E12">
        <w:t>Book</w:t>
      </w:r>
      <w:r w:rsidR="005A5EC8">
        <w:t>”</w:t>
      </w:r>
    </w:p>
    <w:p w14:paraId="5A4ED7F0" w14:textId="7C519CE9" w:rsidR="00C90A86" w:rsidRDefault="00C90A86" w:rsidP="00D3304D">
      <w:pPr>
        <w:pStyle w:val="ListParagraph"/>
        <w:numPr>
          <w:ilvl w:val="0"/>
          <w:numId w:val="17"/>
        </w:numPr>
        <w:jc w:val="both"/>
      </w:pPr>
      <w:r>
        <w:t xml:space="preserve">the exact style (including colours) is up to you, but </w:t>
      </w:r>
      <w:r w:rsidR="00C7746F">
        <w:t>ensure that all functionality is readily accessible</w:t>
      </w:r>
      <w:r w:rsidR="008049B9">
        <w:t xml:space="preserve"> with your chosen GUI style</w:t>
      </w:r>
    </w:p>
    <w:p w14:paraId="451AC0A6" w14:textId="67EC6996" w:rsidR="00534600" w:rsidRPr="008528A6" w:rsidRDefault="008049B9" w:rsidP="00EF17AB">
      <w:pPr>
        <w:pStyle w:val="Sub-Headings"/>
      </w:pPr>
      <w:r>
        <w:t xml:space="preserve">Program </w:t>
      </w:r>
      <w:r w:rsidR="00180274" w:rsidRPr="008528A6">
        <w:t>Functionality Details</w:t>
      </w:r>
      <w:r w:rsidR="00534600" w:rsidRPr="008528A6">
        <w:t>:</w:t>
      </w:r>
    </w:p>
    <w:p w14:paraId="3E010E47" w14:textId="733A7A36" w:rsidR="00352E12" w:rsidRDefault="00352E12" w:rsidP="00EC0AB9">
      <w:pPr>
        <w:pStyle w:val="ListParagraph"/>
        <w:numPr>
          <w:ilvl w:val="0"/>
          <w:numId w:val="19"/>
        </w:numPr>
        <w:jc w:val="both"/>
      </w:pPr>
      <w:r>
        <w:t>The main program will be done in a Kivy App subclass in main.py. There will be no main() function, but rather your program will run() the Kivy app in the same way as you've seen in our example programs.</w:t>
      </w:r>
      <w:r w:rsidR="00E00CF1">
        <w:t xml:space="preserve"> </w:t>
      </w:r>
      <w:r w:rsidR="00E00CF1">
        <w:fldChar w:fldCharType="begin"/>
      </w:r>
      <w:r w:rsidR="007C4C68">
        <w:instrText xml:space="preserve"> ADDIN EN.CITE &lt;EndNote&gt;&lt;Cite&gt;&lt;RecNum&gt;5&lt;/RecNum&gt;&lt;DisplayText&gt;[1, 2]&lt;/DisplayText&gt;&lt;record&gt;&lt;rec-number&gt;5&lt;/rec-number&gt;&lt;foreign-keys&gt;&lt;key app="EN" db-id="zd5sxvvdvsevr4effwo5s0efs0x9sfxsvtw0" timestamp="1479341847"&gt;5&lt;/key&gt;&lt;/foreign-keys&gt;&lt;ref-type name="Online Multimedia"&gt;48&lt;/ref-type&gt;&lt;contributors&gt;&lt;/contributors&gt;&lt;titles&gt;&lt;title&gt;KivyDemos&lt;/title&gt;&lt;/titles&gt;&lt;dates&gt;&lt;/dates&gt;&lt;urls&gt;&lt;related-urls&gt;&lt;url&gt;https://github.com/CP1404/KivyDemos&lt;/url&gt;&lt;/related-urls&gt;&lt;/urls&gt;&lt;/record&gt;&lt;/Cite&gt;&lt;Cite&gt;&lt;RecNum&gt;6&lt;/RecNum&gt;&lt;record&gt;&lt;rec-number&gt;6&lt;/rec-number&gt;&lt;foreign-keys&gt;&lt;key app="EN" db-id="zd5sxvvdvsevr4effwo5s0efs0x9sfxsvtw0" timestamp="1479341875"&gt;6&lt;/key&gt;&lt;/foreign-keys&gt;&lt;ref-type name="Online Multimedia"&gt;48&lt;/ref-type&gt;&lt;contributors&gt;&lt;/contributors&gt;&lt;titles&gt;&lt;title&gt;Kivy Lecture Notes&lt;/title&gt;&lt;/titles&gt;&lt;dates&gt;&lt;/dates&gt;&lt;urls&gt;&lt;/urls&gt;&lt;/record&gt;&lt;/Cite&gt;&lt;/EndNote&gt;</w:instrText>
      </w:r>
      <w:r w:rsidR="00E00CF1">
        <w:fldChar w:fldCharType="separate"/>
      </w:r>
      <w:r w:rsidR="007C4C68">
        <w:rPr>
          <w:noProof/>
        </w:rPr>
        <w:t>[</w:t>
      </w:r>
      <w:hyperlink w:anchor="_ENREF_1" w:tooltip=",  #5" w:history="1">
        <w:r w:rsidR="000640CD">
          <w:rPr>
            <w:noProof/>
          </w:rPr>
          <w:t>1</w:t>
        </w:r>
      </w:hyperlink>
      <w:r w:rsidR="007C4C68">
        <w:rPr>
          <w:noProof/>
        </w:rPr>
        <w:t xml:space="preserve">, </w:t>
      </w:r>
      <w:hyperlink w:anchor="_ENREF_2" w:tooltip=",  #6" w:history="1">
        <w:r w:rsidR="000640CD">
          <w:rPr>
            <w:noProof/>
          </w:rPr>
          <w:t>2</w:t>
        </w:r>
      </w:hyperlink>
      <w:r w:rsidR="007C4C68">
        <w:rPr>
          <w:noProof/>
        </w:rPr>
        <w:t>]</w:t>
      </w:r>
      <w:r w:rsidR="00E00CF1">
        <w:fldChar w:fldCharType="end"/>
      </w:r>
    </w:p>
    <w:p w14:paraId="3CE0F4D0" w14:textId="15D37D8E" w:rsidR="00EC0AB9" w:rsidRDefault="00EC0AB9" w:rsidP="00EC0AB9">
      <w:pPr>
        <w:pStyle w:val="ListParagraph"/>
        <w:numPr>
          <w:ilvl w:val="0"/>
          <w:numId w:val="19"/>
        </w:numPr>
        <w:jc w:val="both"/>
      </w:pPr>
      <w:r>
        <w:t xml:space="preserve">The program starts by loading </w:t>
      </w:r>
      <w:r w:rsidR="00101D4B">
        <w:t>the same</w:t>
      </w:r>
      <w:r>
        <w:t xml:space="preserve"> CSV (Comma Separated Values) file of items </w:t>
      </w:r>
      <w:r w:rsidR="00101D4B">
        <w:t>as in your first assignment</w:t>
      </w:r>
      <w:r>
        <w:t xml:space="preserve">. </w:t>
      </w:r>
      <w:r w:rsidR="00352E12">
        <w:t>This should be done with a method of your main app class and will be similar to the code for the first assignment, but will save the books as Book instances in a BookList (see below for more details).</w:t>
      </w:r>
    </w:p>
    <w:p w14:paraId="6651F765" w14:textId="0ED6AA76" w:rsidR="00EC0AB9" w:rsidRDefault="00EC0AB9" w:rsidP="00EC0AB9">
      <w:pPr>
        <w:pStyle w:val="ListParagraph"/>
        <w:numPr>
          <w:ilvl w:val="0"/>
          <w:numId w:val="19"/>
        </w:numPr>
        <w:jc w:val="both"/>
      </w:pPr>
      <w:r>
        <w:t xml:space="preserve">The </w:t>
      </w:r>
      <w:r w:rsidR="00352E12">
        <w:t>books</w:t>
      </w:r>
      <w:r>
        <w:t xml:space="preserve"> file </w:t>
      </w:r>
      <w:r w:rsidR="00352E12">
        <w:t xml:space="preserve">is saved when the program ends, updating any changes </w:t>
      </w:r>
      <w:r w:rsidR="00DE2C8D">
        <w:t>made with the app by the user (adding new books or marking them as completed).</w:t>
      </w:r>
    </w:p>
    <w:p w14:paraId="4398D913" w14:textId="42B4E256" w:rsidR="00534600" w:rsidRPr="00EC0AB9" w:rsidRDefault="008049B9" w:rsidP="00C90A86">
      <w:pPr>
        <w:ind w:left="360"/>
        <w:jc w:val="both"/>
        <w:rPr>
          <w:b/>
        </w:rPr>
      </w:pPr>
      <w:r>
        <w:rPr>
          <w:b/>
        </w:rPr>
        <w:t>Adding</w:t>
      </w:r>
      <w:r w:rsidR="00EC0AB9" w:rsidRPr="00EC0AB9">
        <w:rPr>
          <w:b/>
        </w:rPr>
        <w:t>:</w:t>
      </w:r>
    </w:p>
    <w:p w14:paraId="06573E60" w14:textId="179A1660" w:rsidR="00EC0AB9" w:rsidRDefault="00DE2C8D" w:rsidP="00C90A86">
      <w:pPr>
        <w:pStyle w:val="ListParagraph"/>
        <w:numPr>
          <w:ilvl w:val="0"/>
          <w:numId w:val="21"/>
        </w:numPr>
        <w:ind w:left="1080"/>
        <w:jc w:val="both"/>
      </w:pPr>
      <w:r>
        <w:t>All fields are required</w:t>
      </w:r>
      <w:r w:rsidR="008049B9">
        <w:t>. If a field is left blank, the</w:t>
      </w:r>
      <w:r>
        <w:t xml:space="preserve"> bottom</w:t>
      </w:r>
      <w:r w:rsidR="008049B9">
        <w:t xml:space="preserve"> status bar should display “</w:t>
      </w:r>
      <w:r w:rsidR="008049B9" w:rsidRPr="008049B9">
        <w:rPr>
          <w:b/>
        </w:rPr>
        <w:t>All fields must be completed</w:t>
      </w:r>
      <w:r w:rsidR="008049B9">
        <w:t xml:space="preserve">” when “Add </w:t>
      </w:r>
      <w:r>
        <w:t>Book</w:t>
      </w:r>
      <w:r w:rsidR="008049B9">
        <w:t>” is clicked.</w:t>
      </w:r>
    </w:p>
    <w:p w14:paraId="0B9AF046" w14:textId="583AAA09" w:rsidR="008049B9" w:rsidRDefault="008049B9" w:rsidP="00C90A86">
      <w:pPr>
        <w:pStyle w:val="ListParagraph"/>
        <w:numPr>
          <w:ilvl w:val="0"/>
          <w:numId w:val="21"/>
        </w:numPr>
        <w:ind w:left="1080"/>
        <w:jc w:val="both"/>
      </w:pPr>
      <w:r>
        <w:t xml:space="preserve">The </w:t>
      </w:r>
      <w:r w:rsidR="00DE2C8D">
        <w:t>pages field</w:t>
      </w:r>
      <w:r>
        <w:t xml:space="preserve"> must be</w:t>
      </w:r>
      <w:r w:rsidR="00DE2C8D">
        <w:t xml:space="preserve"> a</w:t>
      </w:r>
      <w:r>
        <w:t xml:space="preserve"> valid </w:t>
      </w:r>
      <w:r w:rsidR="00DE2C8D">
        <w:t>integer</w:t>
      </w:r>
      <w:r>
        <w:t xml:space="preserve">. If </w:t>
      </w:r>
      <w:r w:rsidR="00DE2C8D">
        <w:t>this</w:t>
      </w:r>
      <w:r>
        <w:t xml:space="preserve"> is invalid, the status bar should display “</w:t>
      </w:r>
      <w:r w:rsidRPr="008049B9">
        <w:rPr>
          <w:b/>
        </w:rPr>
        <w:t>Please enter a valid number</w:t>
      </w:r>
      <w:r>
        <w:t>”.</w:t>
      </w:r>
    </w:p>
    <w:p w14:paraId="08AB04CA" w14:textId="72171358" w:rsidR="00AF76F6" w:rsidRDefault="00AF76F6" w:rsidP="00C90A86">
      <w:pPr>
        <w:pStyle w:val="ListParagraph"/>
        <w:numPr>
          <w:ilvl w:val="0"/>
          <w:numId w:val="21"/>
        </w:numPr>
        <w:ind w:left="1080"/>
        <w:jc w:val="both"/>
      </w:pPr>
      <w:r>
        <w:t xml:space="preserve">Pressing the Tab key should move </w:t>
      </w:r>
      <w:r w:rsidR="00651C5A">
        <w:t>between the text fields.</w:t>
      </w:r>
      <w:r w:rsidR="00BF0E9E">
        <w:t xml:space="preserve"> </w:t>
      </w:r>
      <w:r w:rsidR="00E00CF1">
        <w:t xml:space="preserve">(popup_demo from </w:t>
      </w:r>
      <w:r w:rsidR="00E00CF1">
        <w:fldChar w:fldCharType="begin"/>
      </w:r>
      <w:r w:rsidR="007C4C68">
        <w:instrText xml:space="preserve"> ADDIN EN.CITE &lt;EndNote&gt;&lt;Cite&gt;&lt;RecNum&gt;5&lt;/RecNum&gt;&lt;DisplayText&gt;[1]&lt;/DisplayText&gt;&lt;record&gt;&lt;rec-number&gt;5&lt;/rec-number&gt;&lt;foreign-keys&gt;&lt;key app="EN" db-id="zd5sxvvdvsevr4effwo5s0efs0x9sfxsvtw0" timestamp="1479341847"&gt;5&lt;/key&gt;&lt;/foreign-keys&gt;&lt;ref-type name="Online Multimedia"&gt;48&lt;/ref-type&gt;&lt;contributors&gt;&lt;/contributors&gt;&lt;titles&gt;&lt;title&gt;KivyDemos&lt;/title&gt;&lt;/titles&gt;&lt;dates&gt;&lt;/dates&gt;&lt;urls&gt;&lt;related-urls&gt;&lt;url&gt;https://github.com/CP1404/KivyDemos&lt;/url&gt;&lt;/related-urls&gt;&lt;/urls&gt;&lt;/record&gt;&lt;/Cite&gt;&lt;/EndNote&gt;</w:instrText>
      </w:r>
      <w:r w:rsidR="00E00CF1">
        <w:fldChar w:fldCharType="separate"/>
      </w:r>
      <w:r w:rsidR="007C4C68">
        <w:rPr>
          <w:noProof/>
        </w:rPr>
        <w:t>[</w:t>
      </w:r>
      <w:hyperlink w:anchor="_ENREF_1" w:tooltip=",  #5" w:history="1">
        <w:r w:rsidR="000640CD">
          <w:rPr>
            <w:noProof/>
          </w:rPr>
          <w:t>1</w:t>
        </w:r>
      </w:hyperlink>
      <w:r w:rsidR="007C4C68">
        <w:rPr>
          <w:noProof/>
        </w:rPr>
        <w:t>]</w:t>
      </w:r>
      <w:r w:rsidR="00E00CF1">
        <w:fldChar w:fldCharType="end"/>
      </w:r>
      <w:r w:rsidR="00E00CF1">
        <w:t>)</w:t>
      </w:r>
    </w:p>
    <w:p w14:paraId="5EDF9161" w14:textId="1001F1A8" w:rsidR="008049B9" w:rsidRDefault="008049B9" w:rsidP="00C90A86">
      <w:pPr>
        <w:pStyle w:val="ListParagraph"/>
        <w:numPr>
          <w:ilvl w:val="0"/>
          <w:numId w:val="21"/>
        </w:numPr>
        <w:ind w:left="1080"/>
        <w:jc w:val="both"/>
      </w:pPr>
      <w:r>
        <w:t>Wh</w:t>
      </w:r>
      <w:r w:rsidR="00BF0E9E">
        <w:t>en the user successfully adds a book</w:t>
      </w:r>
      <w:r>
        <w:t xml:space="preserve">, the fields should be cleared and the </w:t>
      </w:r>
      <w:r w:rsidR="00BF0E9E">
        <w:t>book</w:t>
      </w:r>
      <w:r>
        <w:t xml:space="preserve"> should appear in the required </w:t>
      </w:r>
      <w:r w:rsidR="00BF0E9E">
        <w:t>reading</w:t>
      </w:r>
      <w:r>
        <w:t xml:space="preserve"> list.</w:t>
      </w:r>
      <w:r w:rsidR="000640CD">
        <w:t xml:space="preserve"> (dynamic_widgets from </w:t>
      </w:r>
      <w:r w:rsidR="000640CD">
        <w:fldChar w:fldCharType="begin"/>
      </w:r>
      <w:r w:rsidR="000640CD">
        <w:instrText xml:space="preserve"> ADDIN EN.CITE &lt;EndNote&gt;&lt;Cite&gt;&lt;RecNum&gt;5&lt;/RecNum&gt;&lt;DisplayText&gt;[1]&lt;/DisplayText&gt;&lt;record&gt;&lt;rec-number&gt;5&lt;/rec-number&gt;&lt;foreign-keys&gt;&lt;key app="EN" db-id="zd5sxvvdvsevr4effwo5s0efs0x9sfxsvtw0" timestamp="1479341847"&gt;5&lt;/key&gt;&lt;/foreign-keys&gt;&lt;ref-type name="Online Multimedia"&gt;48&lt;/ref-type&gt;&lt;contributors&gt;&lt;/contributors&gt;&lt;titles&gt;&lt;title&gt;KivyDemos&lt;/title&gt;&lt;/titles&gt;&lt;dates&gt;&lt;/dates&gt;&lt;urls&gt;&lt;related-urls&gt;&lt;url&gt;https://github.com/CP1404/KivyDemos&lt;/url&gt;&lt;/related-urls&gt;&lt;/urls&gt;&lt;/record&gt;&lt;/Cite&gt;&lt;/EndNote&gt;</w:instrText>
      </w:r>
      <w:r w:rsidR="000640CD">
        <w:fldChar w:fldCharType="separate"/>
      </w:r>
      <w:r w:rsidR="000640CD">
        <w:rPr>
          <w:noProof/>
        </w:rPr>
        <w:t>[</w:t>
      </w:r>
      <w:hyperlink w:anchor="_ENREF_1" w:tooltip=",  #5" w:history="1">
        <w:r w:rsidR="000640CD">
          <w:rPr>
            <w:noProof/>
          </w:rPr>
          <w:t>1</w:t>
        </w:r>
      </w:hyperlink>
      <w:r w:rsidR="000640CD">
        <w:rPr>
          <w:noProof/>
        </w:rPr>
        <w:t>]</w:t>
      </w:r>
      <w:r w:rsidR="000640CD">
        <w:fldChar w:fldCharType="end"/>
      </w:r>
      <w:r w:rsidR="000640CD">
        <w:t>)</w:t>
      </w:r>
    </w:p>
    <w:p w14:paraId="41D9305F" w14:textId="7A718AB1" w:rsidR="008049B9" w:rsidRDefault="008049B9" w:rsidP="00C90A86">
      <w:pPr>
        <w:pStyle w:val="ListParagraph"/>
        <w:numPr>
          <w:ilvl w:val="0"/>
          <w:numId w:val="21"/>
        </w:numPr>
        <w:ind w:left="1080"/>
        <w:jc w:val="both"/>
      </w:pPr>
      <w:r>
        <w:t xml:space="preserve">When the user clicks the “Clear” button, </w:t>
      </w:r>
      <w:r w:rsidR="008A654A">
        <w:t>all</w:t>
      </w:r>
      <w:r>
        <w:t xml:space="preserve"> text in the input fields should be cleared.</w:t>
      </w:r>
    </w:p>
    <w:p w14:paraId="3A045F2A" w14:textId="77777777" w:rsidR="00620365" w:rsidRDefault="00620365" w:rsidP="00620365">
      <w:pPr>
        <w:jc w:val="both"/>
      </w:pPr>
    </w:p>
    <w:p w14:paraId="51439301" w14:textId="6469CA25" w:rsidR="00CD6A63" w:rsidRDefault="00CD6A63" w:rsidP="00EF17AB">
      <w:pPr>
        <w:pStyle w:val="Sub-Headings"/>
      </w:pPr>
      <w:r>
        <w:t>Coding</w:t>
      </w:r>
      <w:r w:rsidR="00620365">
        <w:t xml:space="preserve"> Requirements</w:t>
      </w:r>
      <w:r>
        <w:t>:</w:t>
      </w:r>
    </w:p>
    <w:p w14:paraId="241175B7" w14:textId="77777777" w:rsidR="00D24BCC" w:rsidRDefault="00BA6E08" w:rsidP="00CD6A63">
      <w:pPr>
        <w:pStyle w:val="ListParagraph"/>
        <w:numPr>
          <w:ilvl w:val="0"/>
          <w:numId w:val="14"/>
        </w:numPr>
      </w:pPr>
      <w:r>
        <w:t xml:space="preserve">Start your work by </w:t>
      </w:r>
      <w:r w:rsidR="000640CD">
        <w:t xml:space="preserve">clicking </w:t>
      </w:r>
      <w:r w:rsidR="00D24BCC">
        <w:t>cloning this repository</w:t>
      </w:r>
      <w:r w:rsidR="00AC7ACD">
        <w:t>:</w:t>
      </w:r>
    </w:p>
    <w:p w14:paraId="46E30D08" w14:textId="2661B3BF" w:rsidR="00BF6D8E" w:rsidRDefault="00D24BCC" w:rsidP="00D24BCC">
      <w:pPr>
        <w:pStyle w:val="ListParagraph"/>
      </w:pPr>
      <w:r w:rsidRPr="00D24BCC">
        <w:t xml:space="preserve"> </w:t>
      </w:r>
      <w:hyperlink r:id="rId10" w:history="1">
        <w:r w:rsidRPr="0058230D">
          <w:rPr>
            <w:rStyle w:val="Hyperlink"/>
          </w:rPr>
          <w:t>https://github.com/yokyen/a2-starter</w:t>
        </w:r>
      </w:hyperlink>
      <w:r w:rsidR="00BF1EE4">
        <w:br/>
      </w:r>
      <w:r w:rsidR="00787B73">
        <w:t>You should clone this using PyCharm.</w:t>
      </w:r>
      <w:r w:rsidR="00BF6D8E">
        <w:t xml:space="preserve"> After cloning, you could create the repository in your Github.</w:t>
      </w:r>
    </w:p>
    <w:p w14:paraId="57EFD240" w14:textId="71E4E3A5" w:rsidR="00BF6D8E" w:rsidRDefault="00BF6D8E" w:rsidP="00D24BCC">
      <w:pPr>
        <w:pStyle w:val="ListParagraph"/>
      </w:pPr>
      <w:r>
        <w:t>From PyCharm, Select VCS -&gt; Import Into Version Control -&gt; Share Project on Github.</w:t>
      </w:r>
    </w:p>
    <w:p w14:paraId="0D397FB4" w14:textId="5531DB76" w:rsidR="00BF6D8E" w:rsidRDefault="00BF6D8E" w:rsidP="00D24BCC">
      <w:pPr>
        <w:pStyle w:val="ListParagraph"/>
      </w:pPr>
      <w:r>
        <w:t>** Ensure the repository is private upon creation.</w:t>
      </w:r>
    </w:p>
    <w:p w14:paraId="2888B9F8" w14:textId="026E4A53" w:rsidR="00BA6E08" w:rsidRDefault="00AC7ACD" w:rsidP="00BF6D8E">
      <w:pPr>
        <w:ind w:firstLine="720"/>
      </w:pPr>
      <w:r>
        <w:t xml:space="preserve">This will give you a new repo containing starter code files and a </w:t>
      </w:r>
      <w:r w:rsidRPr="00BF6D8E">
        <w:rPr>
          <w:b/>
        </w:rPr>
        <w:t>README</w:t>
      </w:r>
      <w:r>
        <w:t xml:space="preserve"> for your </w:t>
      </w:r>
      <w:r w:rsidRPr="00BF6D8E">
        <w:rPr>
          <w:b/>
        </w:rPr>
        <w:t>reflection</w:t>
      </w:r>
      <w:r>
        <w:t>.</w:t>
      </w:r>
    </w:p>
    <w:p w14:paraId="788E181E" w14:textId="1C43D878" w:rsidR="008049B9" w:rsidRDefault="008049B9" w:rsidP="00CD6A63">
      <w:pPr>
        <w:pStyle w:val="ListParagraph"/>
        <w:numPr>
          <w:ilvl w:val="0"/>
          <w:numId w:val="14"/>
        </w:numPr>
      </w:pPr>
      <w:r>
        <w:t xml:space="preserve">At the very top of your </w:t>
      </w:r>
      <w:r w:rsidR="00AC7ACD">
        <w:t xml:space="preserve">main.py </w:t>
      </w:r>
      <w:r>
        <w:t xml:space="preserve">file, </w:t>
      </w:r>
      <w:r w:rsidR="00BF0E9E">
        <w:t>complete</w:t>
      </w:r>
      <w:r>
        <w:t xml:space="preserve"> </w:t>
      </w:r>
      <w:r w:rsidR="00BF0E9E">
        <w:t>the comment</w:t>
      </w:r>
      <w:r>
        <w:t xml:space="preserve"> containing your</w:t>
      </w:r>
      <w:r w:rsidR="00BF0E9E">
        <w:t xml:space="preserve"> details.</w:t>
      </w:r>
    </w:p>
    <w:p w14:paraId="3D73EFC4" w14:textId="71D42CB0" w:rsidR="00CD6A63" w:rsidRDefault="00CD6A63" w:rsidP="00CD6A63">
      <w:pPr>
        <w:pStyle w:val="ListParagraph"/>
        <w:numPr>
          <w:ilvl w:val="0"/>
          <w:numId w:val="14"/>
        </w:numPr>
      </w:pPr>
      <w:r>
        <w:t>Make use of named constants where appropriate.</w:t>
      </w:r>
      <w:r w:rsidR="00534600">
        <w:t xml:space="preserve"> </w:t>
      </w:r>
      <w:r w:rsidR="00BF0E9E">
        <w:t>E.g. colours could be constants.</w:t>
      </w:r>
    </w:p>
    <w:p w14:paraId="23C21496" w14:textId="1C21C62E" w:rsidR="00CD6A63" w:rsidRDefault="00CD6A63" w:rsidP="00CD6A63">
      <w:pPr>
        <w:pStyle w:val="ListParagraph"/>
        <w:numPr>
          <w:ilvl w:val="0"/>
          <w:numId w:val="14"/>
        </w:numPr>
      </w:pPr>
      <w:r>
        <w:t>Use</w:t>
      </w:r>
      <w:r w:rsidR="000640CD">
        <w:t xml:space="preserve"> functions/</w:t>
      </w:r>
      <w:r w:rsidR="00BF0E9E">
        <w:t>methods</w:t>
      </w:r>
      <w:r w:rsidR="00C21172">
        <w:t xml:space="preserve"> appropriately</w:t>
      </w:r>
      <w:r>
        <w:t xml:space="preserve"> for </w:t>
      </w:r>
      <w:r w:rsidR="00C21172">
        <w:t>each significant part of the program. Remember that f</w:t>
      </w:r>
      <w:r w:rsidR="000640CD">
        <w:t>unctions should “do one thing”.</w:t>
      </w:r>
    </w:p>
    <w:p w14:paraId="4D3A4F7F" w14:textId="0BDE012B" w:rsidR="00C21172" w:rsidRDefault="00C21172" w:rsidP="00CD6A63">
      <w:pPr>
        <w:pStyle w:val="ListParagraph"/>
        <w:numPr>
          <w:ilvl w:val="0"/>
          <w:numId w:val="14"/>
        </w:numPr>
      </w:pPr>
      <w:r>
        <w:t>Use exception handling where appropriate to deal with input errors.</w:t>
      </w:r>
    </w:p>
    <w:p w14:paraId="50FD434A" w14:textId="0EB8C993" w:rsidR="00690FB2" w:rsidRDefault="00690FB2" w:rsidP="00CD6A63">
      <w:pPr>
        <w:pStyle w:val="ListParagraph"/>
        <w:numPr>
          <w:ilvl w:val="0"/>
          <w:numId w:val="14"/>
        </w:numPr>
      </w:pPr>
      <w:r>
        <w:t xml:space="preserve">Use </w:t>
      </w:r>
      <w:r w:rsidR="00751D4C">
        <w:t>app</w:t>
      </w:r>
      <w:r>
        <w:t>.kv file for your GUI d</w:t>
      </w:r>
      <w:r w:rsidR="002F654F">
        <w:t xml:space="preserve">esign. Creating the book buttons </w:t>
      </w:r>
      <w:r>
        <w:t>should be done from Python</w:t>
      </w:r>
      <w:r w:rsidR="00751D4C">
        <w:t xml:space="preserve"> (main.py)</w:t>
      </w:r>
      <w:r>
        <w:t xml:space="preserve">, not in the kv file, since it </w:t>
      </w:r>
      <w:r w:rsidR="002F654F">
        <w:t>will be</w:t>
      </w:r>
      <w:r>
        <w:t xml:space="preserve"> dynamic.</w:t>
      </w:r>
      <w:r w:rsidR="00BF1EE4">
        <w:t xml:space="preserve"> (dynamic_widgets from </w:t>
      </w:r>
      <w:r w:rsidR="00BF1EE4">
        <w:fldChar w:fldCharType="begin"/>
      </w:r>
      <w:r w:rsidR="00BF1EE4">
        <w:instrText xml:space="preserve"> ADDIN EN.CITE &lt;EndNote&gt;&lt;Cite&gt;&lt;RecNum&gt;5&lt;/RecNum&gt;&lt;DisplayText&gt;[1]&lt;/DisplayText&gt;&lt;record&gt;&lt;rec-number&gt;5&lt;/rec-number&gt;&lt;foreign-keys&gt;&lt;key app="EN" db-id="zd5sxvvdvsevr4effwo5s0efs0x9sfxsvtw0" timestamp="1479341847"&gt;5&lt;/key&gt;&lt;/foreign-keys&gt;&lt;ref-type name="Online Multimedia"&gt;48&lt;/ref-type&gt;&lt;contributors&gt;&lt;/contributors&gt;&lt;titles&gt;&lt;title&gt;KivyDemos&lt;/title&gt;&lt;/titles&gt;&lt;dates&gt;&lt;/dates&gt;&lt;urls&gt;&lt;related-urls&gt;&lt;url&gt;https://github.com/CP1404/KivyDemos&lt;/url&gt;&lt;/related-urls&gt;&lt;/urls&gt;&lt;/record&gt;&lt;/Cite&gt;&lt;/EndNote&gt;</w:instrText>
      </w:r>
      <w:r w:rsidR="00BF1EE4">
        <w:fldChar w:fldCharType="separate"/>
      </w:r>
      <w:r w:rsidR="00BF1EE4">
        <w:rPr>
          <w:noProof/>
        </w:rPr>
        <w:t>[</w:t>
      </w:r>
      <w:hyperlink w:anchor="_ENREF_1" w:tooltip=",  #5" w:history="1">
        <w:r w:rsidR="000640CD">
          <w:rPr>
            <w:noProof/>
          </w:rPr>
          <w:t>1</w:t>
        </w:r>
      </w:hyperlink>
      <w:r w:rsidR="00BF1EE4">
        <w:rPr>
          <w:noProof/>
        </w:rPr>
        <w:t>]</w:t>
      </w:r>
      <w:r w:rsidR="00BF1EE4">
        <w:fldChar w:fldCharType="end"/>
      </w:r>
      <w:r w:rsidR="00BF1EE4">
        <w:t>)</w:t>
      </w:r>
    </w:p>
    <w:p w14:paraId="644F3975" w14:textId="77777777" w:rsidR="002F654F" w:rsidRDefault="002F654F" w:rsidP="002F654F">
      <w:pPr>
        <w:pStyle w:val="ListParagraph"/>
        <w:numPr>
          <w:ilvl w:val="0"/>
          <w:numId w:val="14"/>
        </w:numPr>
      </w:pPr>
      <w:r>
        <w:t xml:space="preserve">Document your classes and methods clearly with docstrings. Include inline/block comments as appropriate. </w:t>
      </w:r>
      <w:r w:rsidR="00690FB2">
        <w:t>You do not need comments in the kv file</w:t>
      </w:r>
      <w:r w:rsidR="00751D4C">
        <w:t xml:space="preserve"> (but you can if you wish)</w:t>
      </w:r>
      <w:r w:rsidR="00690FB2">
        <w:t>.</w:t>
      </w:r>
      <w:r w:rsidR="00751D4C">
        <w:t xml:space="preserve"> </w:t>
      </w:r>
    </w:p>
    <w:p w14:paraId="1C7BF262" w14:textId="5E15F2E6" w:rsidR="00690FB2" w:rsidRDefault="00751D4C" w:rsidP="002F654F">
      <w:pPr>
        <w:pStyle w:val="ListParagraph"/>
        <w:numPr>
          <w:ilvl w:val="0"/>
          <w:numId w:val="14"/>
        </w:numPr>
      </w:pPr>
      <w:r>
        <w:t>You do not need any pseudocode</w:t>
      </w:r>
      <w:r w:rsidR="002F654F">
        <w:t xml:space="preserve"> (but you can write some if you wish)</w:t>
      </w:r>
      <w:r>
        <w:t>.</w:t>
      </w:r>
    </w:p>
    <w:p w14:paraId="0B6CC6EF" w14:textId="769A000D" w:rsidR="00CD6A63" w:rsidRPr="00EF17AB" w:rsidRDefault="00EF17AB" w:rsidP="00EF17AB">
      <w:pPr>
        <w:pStyle w:val="Sub-Headings"/>
      </w:pPr>
      <w:r w:rsidRPr="00EF17AB">
        <w:t>Classes</w:t>
      </w:r>
    </w:p>
    <w:p w14:paraId="189CF6FE" w14:textId="6CC041F2" w:rsidR="00EF17AB" w:rsidRDefault="00EF17AB" w:rsidP="00EF17AB">
      <w:r>
        <w:t xml:space="preserve">A significant part of this assignment is to learn how to use classes to create reusable data types that simplify and modularise your program. In future, you will design your programs by choosing your </w:t>
      </w:r>
      <w:r>
        <w:lastRenderedPageBreak/>
        <w:t>own classes, but for now we will tell you what classes to create. It is important that you create these classes first, before any code that requires them. This is good coding practice. You should write and then test each method of each class – one at a time.</w:t>
      </w:r>
    </w:p>
    <w:p w14:paraId="065C6D4D" w14:textId="4859CA92" w:rsidR="00D41B0F" w:rsidRDefault="00D41B0F" w:rsidP="00EF17AB">
      <w:r>
        <w:t>Note: some incomplete test code (in test_book.py and test_booklist.py) has been provided for you as a starting point.</w:t>
      </w:r>
      <w:r w:rsidR="009B7A77">
        <w:t xml:space="preserve"> </w:t>
      </w:r>
      <w:r w:rsidR="009B7A77">
        <w:fldChar w:fldCharType="begin"/>
      </w:r>
      <w:r w:rsidR="007C4C68">
        <w:instrText xml:space="preserve"> ADDIN EN.CITE &lt;EndNote&gt;&lt;Cite&gt;&lt;RecNum&gt;4&lt;/RecNum&gt;&lt;DisplayText&gt;[3]&lt;/DisplayText&gt;&lt;record&gt;&lt;rec-number&gt;4&lt;/rec-number&gt;&lt;foreign-keys&gt;&lt;key app="EN" db-id="zd5sxvvdvsevr4effwo5s0efs0x9sfxsvtw0" timestamp="1479341622"&gt;4&lt;/key&gt;&lt;/foreign-keys&gt;&lt;ref-type name="Online Multimedia"&gt;48&lt;/ref-type&gt;&lt;contributors&gt;&lt;/contributors&gt;&lt;titles&gt;&lt;title&gt;Chapter 15 - Testing&lt;/title&gt;&lt;/titles&gt;&lt;dates&gt;&lt;/dates&gt;&lt;urls&gt;&lt;/urls&gt;&lt;/record&gt;&lt;/Cite&gt;&lt;/EndNote&gt;</w:instrText>
      </w:r>
      <w:r w:rsidR="009B7A77">
        <w:fldChar w:fldCharType="separate"/>
      </w:r>
      <w:r w:rsidR="007C4C68">
        <w:rPr>
          <w:noProof/>
        </w:rPr>
        <w:t>[</w:t>
      </w:r>
      <w:hyperlink w:anchor="_ENREF_3" w:tooltip=",  #4" w:history="1">
        <w:r w:rsidR="000640CD">
          <w:rPr>
            <w:noProof/>
          </w:rPr>
          <w:t>3</w:t>
        </w:r>
      </w:hyperlink>
      <w:r w:rsidR="007C4C68">
        <w:rPr>
          <w:noProof/>
        </w:rPr>
        <w:t>]</w:t>
      </w:r>
      <w:r w:rsidR="009B7A77">
        <w:fldChar w:fldCharType="end"/>
      </w:r>
    </w:p>
    <w:p w14:paraId="60C58CBB" w14:textId="77777777" w:rsidR="00D41B0F" w:rsidRDefault="00D41B0F" w:rsidP="00EF17AB"/>
    <w:p w14:paraId="2B1FD9B0" w14:textId="77777777" w:rsidR="00EF17AB" w:rsidRDefault="00EF17AB" w:rsidP="00EF17AB">
      <w:pPr>
        <w:pStyle w:val="ListParagraph"/>
        <w:numPr>
          <w:ilvl w:val="0"/>
          <w:numId w:val="14"/>
        </w:numPr>
      </w:pPr>
      <w:r>
        <w:t xml:space="preserve">Use a class for </w:t>
      </w:r>
      <w:r>
        <w:rPr>
          <w:b/>
        </w:rPr>
        <w:t>Book</w:t>
      </w:r>
      <w:r>
        <w:t xml:space="preserve"> (in book.py). This should be a simple class with the required attributes for a book and four methods: __init__, __str__ (used when displaying book details in the status bar) and: </w:t>
      </w:r>
    </w:p>
    <w:p w14:paraId="7FEEFDB0" w14:textId="77777777" w:rsidR="00EF17AB" w:rsidRDefault="00EF17AB" w:rsidP="00EF17AB">
      <w:pPr>
        <w:pStyle w:val="ListParagraph"/>
        <w:numPr>
          <w:ilvl w:val="1"/>
          <w:numId w:val="14"/>
        </w:numPr>
      </w:pPr>
      <w:r>
        <w:t>a method to mark the book as completed</w:t>
      </w:r>
    </w:p>
    <w:p w14:paraId="0E875774" w14:textId="77777777" w:rsidR="00EF17AB" w:rsidRDefault="00EF17AB" w:rsidP="00EF17AB">
      <w:pPr>
        <w:pStyle w:val="ListParagraph"/>
        <w:numPr>
          <w:ilvl w:val="1"/>
          <w:numId w:val="14"/>
        </w:numPr>
      </w:pPr>
      <w:r>
        <w:t>a method to determine if the book is long (500 or more pages)</w:t>
      </w:r>
    </w:p>
    <w:p w14:paraId="7932C332" w14:textId="77777777" w:rsidR="00EF17AB" w:rsidRDefault="00EF17AB" w:rsidP="00EF17AB">
      <w:pPr>
        <w:pStyle w:val="ListParagraph"/>
        <w:numPr>
          <w:ilvl w:val="0"/>
          <w:numId w:val="14"/>
        </w:numPr>
      </w:pPr>
      <w:r>
        <w:t xml:space="preserve">Use a class for </w:t>
      </w:r>
      <w:r>
        <w:rPr>
          <w:b/>
        </w:rPr>
        <w:t>Book</w:t>
      </w:r>
      <w:r w:rsidRPr="00C7746F">
        <w:rPr>
          <w:b/>
        </w:rPr>
        <w:t>List</w:t>
      </w:r>
      <w:r>
        <w:t xml:space="preserve"> (in booklist.py). It should contain a single attribute, a list of Book objects, and at least the following methods:</w:t>
      </w:r>
    </w:p>
    <w:p w14:paraId="2B774F00" w14:textId="77777777" w:rsidR="00EF17AB" w:rsidRDefault="00EF17AB" w:rsidP="00EF17AB">
      <w:pPr>
        <w:pStyle w:val="ListParagraph"/>
        <w:numPr>
          <w:ilvl w:val="1"/>
          <w:numId w:val="14"/>
        </w:numPr>
      </w:pPr>
      <w:r>
        <w:t>get book by title – take in a title (string) and return the Book object with that title; this will be useful when handling book button clicking</w:t>
      </w:r>
    </w:p>
    <w:p w14:paraId="1B1E73F7" w14:textId="77777777" w:rsidR="00EF17AB" w:rsidRDefault="00EF17AB" w:rsidP="00EF17AB">
      <w:pPr>
        <w:pStyle w:val="ListParagraph"/>
        <w:numPr>
          <w:ilvl w:val="1"/>
          <w:numId w:val="14"/>
        </w:numPr>
      </w:pPr>
      <w:r>
        <w:t>add book – add a single Book object to the book list attribute</w:t>
      </w:r>
    </w:p>
    <w:p w14:paraId="7A5390B6" w14:textId="77777777" w:rsidR="00EF17AB" w:rsidRDefault="00EF17AB" w:rsidP="00EF17AB">
      <w:pPr>
        <w:pStyle w:val="ListParagraph"/>
        <w:numPr>
          <w:ilvl w:val="1"/>
          <w:numId w:val="14"/>
        </w:numPr>
      </w:pPr>
      <w:r>
        <w:t>get total pages for required books</w:t>
      </w:r>
    </w:p>
    <w:p w14:paraId="72E388FB" w14:textId="77777777" w:rsidR="00EF17AB" w:rsidRDefault="00EF17AB" w:rsidP="00EF17AB">
      <w:pPr>
        <w:pStyle w:val="ListParagraph"/>
        <w:numPr>
          <w:ilvl w:val="1"/>
          <w:numId w:val="14"/>
        </w:numPr>
      </w:pPr>
      <w:r>
        <w:t>get total pages for completed books</w:t>
      </w:r>
    </w:p>
    <w:p w14:paraId="1E0AF08F" w14:textId="77777777" w:rsidR="00EF17AB" w:rsidRDefault="00EF17AB" w:rsidP="00EF17AB">
      <w:pPr>
        <w:pStyle w:val="ListParagraph"/>
        <w:numPr>
          <w:ilvl w:val="1"/>
          <w:numId w:val="14"/>
        </w:numPr>
      </w:pPr>
      <w:r>
        <w:t>load books (from csv file into Book objects in the list)</w:t>
      </w:r>
    </w:p>
    <w:p w14:paraId="24BB5CAB" w14:textId="77777777" w:rsidR="00EF17AB" w:rsidRDefault="00EF17AB" w:rsidP="00EF17AB">
      <w:pPr>
        <w:pStyle w:val="ListParagraph"/>
        <w:numPr>
          <w:ilvl w:val="1"/>
          <w:numId w:val="14"/>
        </w:numPr>
      </w:pPr>
      <w:r>
        <w:t>save books (from book list into csv file)</w:t>
      </w:r>
    </w:p>
    <w:p w14:paraId="42DEC0DF" w14:textId="11DEF11B" w:rsidR="00EF17AB" w:rsidRDefault="00EF17AB" w:rsidP="00EF17AB">
      <w:pPr>
        <w:pStyle w:val="ListParagraph"/>
        <w:numPr>
          <w:ilvl w:val="1"/>
          <w:numId w:val="14"/>
        </w:numPr>
      </w:pPr>
      <w:r>
        <w:t>sort (by author then number of pages)</w:t>
      </w:r>
      <w:r w:rsidR="009B7A77">
        <w:t xml:space="preserve"> </w:t>
      </w:r>
      <w:r w:rsidR="009B7A77">
        <w:fldChar w:fldCharType="begin"/>
      </w:r>
      <w:r w:rsidR="007C4C68">
        <w:instrText xml:space="preserve"> ADDIN EN.CITE &lt;EndNote&gt;&lt;Cite&gt;&lt;RecNum&gt;2&lt;/RecNum&gt;&lt;DisplayText&gt;[4]&lt;/DisplayText&gt;&lt;record&gt;&lt;rec-number&gt;2&lt;/rec-number&gt;&lt;foreign-keys&gt;&lt;key app="EN" db-id="zd5sxvvdvsevr4effwo5s0efs0x9sfxsvtw0" timestamp="1479341538"&gt;2&lt;/key&gt;&lt;/foreign-keys&gt;&lt;ref-type name="Online Multimedia"&gt;48&lt;/ref-type&gt;&lt;contributors&gt;&lt;/contributors&gt;&lt;titles&gt;&lt;title&gt;attrgetter from Chapter 11 - Classes &lt;/title&gt;&lt;/titles&gt;&lt;dates&gt;&lt;/dates&gt;&lt;urls&gt;&lt;/urls&gt;&lt;/record&gt;&lt;/Cite&gt;&lt;/EndNote&gt;</w:instrText>
      </w:r>
      <w:r w:rsidR="009B7A77">
        <w:fldChar w:fldCharType="separate"/>
      </w:r>
      <w:r w:rsidR="007C4C68">
        <w:rPr>
          <w:noProof/>
        </w:rPr>
        <w:t>[</w:t>
      </w:r>
      <w:hyperlink w:anchor="_ENREF_4" w:tooltip=",  #2" w:history="1">
        <w:r w:rsidR="000640CD">
          <w:rPr>
            <w:noProof/>
          </w:rPr>
          <w:t>4</w:t>
        </w:r>
      </w:hyperlink>
      <w:r w:rsidR="007C4C68">
        <w:rPr>
          <w:noProof/>
        </w:rPr>
        <w:t>]</w:t>
      </w:r>
      <w:r w:rsidR="009B7A77">
        <w:fldChar w:fldCharType="end"/>
      </w:r>
    </w:p>
    <w:p w14:paraId="5903A183" w14:textId="77777777" w:rsidR="0008291E" w:rsidRDefault="0008291E" w:rsidP="0008291E">
      <w:pPr>
        <w:pStyle w:val="ListParagraph"/>
        <w:numPr>
          <w:ilvl w:val="0"/>
          <w:numId w:val="14"/>
        </w:numPr>
      </w:pPr>
      <w:r>
        <w:t xml:space="preserve">The starter code includes two files with incomplete code for testing your classes. You are not marked on completing these, but it is good practice and very helpful to write tests as you develop your Book and BookList classes. </w:t>
      </w:r>
    </w:p>
    <w:p w14:paraId="3545B305" w14:textId="169FED92" w:rsidR="002C4900" w:rsidRDefault="002F7FE9" w:rsidP="00EF17AB">
      <w:pPr>
        <w:pStyle w:val="Sub-Headings"/>
      </w:pPr>
      <w:r>
        <w:t xml:space="preserve">GUI </w:t>
      </w:r>
      <w:r w:rsidR="002C4900">
        <w:t>Requirements:</w:t>
      </w:r>
    </w:p>
    <w:p w14:paraId="4DF18A2D" w14:textId="33C2463E" w:rsidR="002C4900" w:rsidRDefault="00C7746F" w:rsidP="002C4900">
      <w:r>
        <w:t xml:space="preserve">The functionality </w:t>
      </w:r>
      <w:r w:rsidR="00690FB2">
        <w:t>can be achieved with a variety of GUI styles</w:t>
      </w:r>
      <w:r w:rsidR="00D359BC">
        <w:t xml:space="preserve"> and colour schemes</w:t>
      </w:r>
      <w:r w:rsidR="00690FB2">
        <w:t>. You are welcome to customise the GUI, but it should do everything required and match any constraints specified.</w:t>
      </w:r>
    </w:p>
    <w:p w14:paraId="725FA7F3" w14:textId="77777777" w:rsidR="002C4900" w:rsidRDefault="002C4900" w:rsidP="00CD6A63"/>
    <w:p w14:paraId="2717AB37" w14:textId="194BD2C5" w:rsidR="0041504F" w:rsidRDefault="00091180" w:rsidP="00EF17AB">
      <w:pPr>
        <w:pStyle w:val="Sub-Headings"/>
      </w:pPr>
      <w:r>
        <w:t>Project Reflection</w:t>
      </w:r>
      <w:r w:rsidR="0041504F">
        <w:t>:</w:t>
      </w:r>
    </w:p>
    <w:p w14:paraId="521016D3" w14:textId="5395B696" w:rsidR="0041504F" w:rsidRDefault="00D359BC" w:rsidP="00CD6A63">
      <w:r>
        <w:t xml:space="preserve">It is important that you start developing good coding and working practices, so you are required to complete a short but thoughtful reflection on this project. </w:t>
      </w:r>
      <w:r w:rsidR="00751D4C">
        <w:t>Complete</w:t>
      </w:r>
      <w:r w:rsidR="00091180">
        <w:t xml:space="preserve"> the template</w:t>
      </w:r>
      <w:r w:rsidR="00751D4C">
        <w:t xml:space="preserve"> provided in the README of your repo</w:t>
      </w:r>
      <w:r w:rsidR="00091180">
        <w:t xml:space="preserve"> </w:t>
      </w:r>
      <w:r w:rsidR="00787B73">
        <w:t>reflect</w:t>
      </w:r>
      <w:r w:rsidR="00091180">
        <w:t xml:space="preserve"> on what you learned </w:t>
      </w:r>
      <w:r w:rsidR="00787B73">
        <w:t>regarding both</w:t>
      </w:r>
      <w:r w:rsidR="00091180">
        <w:t xml:space="preserve"> coding</w:t>
      </w:r>
      <w:r w:rsidR="00787B73">
        <w:t xml:space="preserve"> and your process</w:t>
      </w:r>
      <w:r w:rsidR="00091180">
        <w:t xml:space="preserve">. </w:t>
      </w:r>
      <w:r w:rsidR="00787B73">
        <w:t>Note that this is worth significant marks, so allocate significant time to it. We expect answers that show some detail and thought, not just trivial statements.</w:t>
      </w:r>
    </w:p>
    <w:p w14:paraId="76B847A9" w14:textId="77777777" w:rsidR="00091180" w:rsidRDefault="00091180" w:rsidP="00091180"/>
    <w:p w14:paraId="668BA39A" w14:textId="1A6E52E6" w:rsidR="00BF67DE" w:rsidRDefault="00091180" w:rsidP="00091180">
      <w:r w:rsidRPr="008528A6">
        <w:rPr>
          <w:rFonts w:ascii="Calibri" w:hAnsi="Calibri"/>
          <w:b/>
          <w:bCs/>
          <w:color w:val="4F81BD"/>
          <w:sz w:val="26"/>
          <w:szCs w:val="26"/>
        </w:rPr>
        <w:t>Git/GitHub:</w:t>
      </w:r>
      <w:r w:rsidRPr="008528A6">
        <w:rPr>
          <w:rFonts w:ascii="Calibri" w:hAnsi="Calibri"/>
          <w:b/>
          <w:bCs/>
          <w:color w:val="4F81BD"/>
          <w:sz w:val="26"/>
          <w:szCs w:val="26"/>
        </w:rPr>
        <w:br/>
      </w:r>
      <w:r>
        <w:t xml:space="preserve">You must use Git version control with your project stored in </w:t>
      </w:r>
      <w:r w:rsidR="00751D4C">
        <w:t xml:space="preserve">the </w:t>
      </w:r>
      <w:r w:rsidR="00751D4C" w:rsidRPr="00B33CF7">
        <w:rPr>
          <w:b/>
          <w:u w:val="single"/>
        </w:rPr>
        <w:t>private repository</w:t>
      </w:r>
      <w:r w:rsidR="00751D4C">
        <w:t xml:space="preserve"> on</w:t>
      </w:r>
      <w:r w:rsidR="00B33CF7">
        <w:t xml:space="preserve"> Github.</w:t>
      </w:r>
    </w:p>
    <w:p w14:paraId="16A21802" w14:textId="26D2CAE8" w:rsidR="00091180" w:rsidRDefault="00091180" w:rsidP="00091180">
      <w:r>
        <w:t>You are assessed on your use of version control including commits and commit messages</w:t>
      </w:r>
      <w:r w:rsidR="00787B73">
        <w:t>, using imperative voice (like "add X" not "added X").</w:t>
      </w:r>
      <w:r w:rsidR="00632078">
        <w:t xml:space="preserve"> </w:t>
      </w:r>
      <w:r w:rsidR="00200CFE">
        <w:fldChar w:fldCharType="begin"/>
      </w:r>
      <w:r w:rsidR="007C4C68">
        <w:instrText xml:space="preserve"> ADDIN EN.CITE &lt;EndNote&gt;&lt;Cite&gt;&lt;RecNum&gt;7&lt;/RecNum&gt;&lt;DisplayText&gt;[5]&lt;/DisplayText&gt;&lt;record&gt;&lt;rec-number&gt;7&lt;/rec-number&gt;&lt;foreign-keys&gt;&lt;key app="EN" db-id="zd5sxvvdvsevr4effwo5s0efs0x9sfxsvtw0" timestamp="1479342301"&gt;7&lt;/key&gt;&lt;/foreign-keys&gt;&lt;ref-type name="Online Multimedia"&gt;48&lt;/ref-type&gt;&lt;contributors&gt;&lt;/contributors&gt;&lt;titles&gt;&lt;title&gt;Version Control Lecture Notes&lt;/title&gt;&lt;/titles&gt;&lt;dates&gt;&lt;/dates&gt;&lt;urls&gt;&lt;/urls&gt;&lt;/record&gt;&lt;/Cite&gt;&lt;/EndNote&gt;</w:instrText>
      </w:r>
      <w:r w:rsidR="00200CFE">
        <w:fldChar w:fldCharType="separate"/>
      </w:r>
      <w:r w:rsidR="007C4C68">
        <w:rPr>
          <w:noProof/>
        </w:rPr>
        <w:t>[</w:t>
      </w:r>
      <w:hyperlink w:anchor="_ENREF_5" w:tooltip=",  #7" w:history="1">
        <w:r w:rsidR="000640CD">
          <w:rPr>
            <w:noProof/>
          </w:rPr>
          <w:t>5</w:t>
        </w:r>
      </w:hyperlink>
      <w:r w:rsidR="007C4C68">
        <w:rPr>
          <w:noProof/>
        </w:rPr>
        <w:t>]</w:t>
      </w:r>
      <w:r w:rsidR="00200CFE">
        <w:fldChar w:fldCharType="end"/>
      </w:r>
    </w:p>
    <w:p w14:paraId="34AB017F" w14:textId="77777777" w:rsidR="00091180" w:rsidRDefault="00091180" w:rsidP="00091180"/>
    <w:p w14:paraId="239FBA2C" w14:textId="240C9338" w:rsidR="004400CA" w:rsidRPr="00CE6778" w:rsidRDefault="004400CA" w:rsidP="00EF17AB">
      <w:pPr>
        <w:pStyle w:val="Sub-Headings"/>
      </w:pPr>
      <w:r w:rsidRPr="00CE6778">
        <w:t>Submission:</w:t>
      </w:r>
    </w:p>
    <w:p w14:paraId="151F6D46" w14:textId="0F0E7173" w:rsidR="008C0FD7" w:rsidRDefault="00C21172" w:rsidP="004400CA">
      <w:r>
        <w:t>Submit</w:t>
      </w:r>
      <w:r w:rsidR="00690FB2">
        <w:t xml:space="preserve"> a zip file containing </w:t>
      </w:r>
      <w:r w:rsidR="00DF38DB">
        <w:t xml:space="preserve">the entire project directory, including all code (.py, .kv, .csv), your project reflection </w:t>
      </w:r>
      <w:r w:rsidR="00751D4C">
        <w:t>README</w:t>
      </w:r>
      <w:r w:rsidR="00DF38DB">
        <w:t>, PyCharm project files and the .git directory</w:t>
      </w:r>
      <w:r w:rsidR="00FF6A68">
        <w:t xml:space="preserve"> (just zip up your project</w:t>
      </w:r>
      <w:r w:rsidR="00787B73">
        <w:t>/repo</w:t>
      </w:r>
      <w:r w:rsidR="00FF6A68">
        <w:t xml:space="preserve"> directory).</w:t>
      </w:r>
      <w:r w:rsidR="008C16ED">
        <w:t xml:space="preserve"> </w:t>
      </w:r>
      <w:r w:rsidR="00D3304D">
        <w:t>Please name th</w:t>
      </w:r>
      <w:r w:rsidR="008A2D2D">
        <w:t>e file like:</w:t>
      </w:r>
      <w:r w:rsidR="00D3304D">
        <w:t xml:space="preserve"> </w:t>
      </w:r>
      <w:r w:rsidR="00D3304D" w:rsidRPr="00FF3580">
        <w:rPr>
          <w:b/>
        </w:rPr>
        <w:t>Firstn</w:t>
      </w:r>
      <w:r w:rsidR="00D3304D">
        <w:rPr>
          <w:b/>
        </w:rPr>
        <w:t>ame</w:t>
      </w:r>
      <w:r w:rsidR="008462DE" w:rsidRPr="00FF3580">
        <w:rPr>
          <w:b/>
        </w:rPr>
        <w:t>Lastname</w:t>
      </w:r>
      <w:r w:rsidR="00D3304D">
        <w:rPr>
          <w:b/>
        </w:rPr>
        <w:t>A</w:t>
      </w:r>
      <w:r w:rsidR="00690FB2">
        <w:rPr>
          <w:b/>
        </w:rPr>
        <w:t>2.zip</w:t>
      </w:r>
      <w:r w:rsidR="008C16ED">
        <w:rPr>
          <w:b/>
        </w:rPr>
        <w:t xml:space="preserve"> </w:t>
      </w:r>
      <w:r w:rsidR="008A2D2D">
        <w:t>e.g. if your name were Miles Davis, the filename would be Miles</w:t>
      </w:r>
      <w:r w:rsidR="008462DE">
        <w:t>Davis</w:t>
      </w:r>
      <w:r w:rsidR="00690FB2">
        <w:t>A2.zip</w:t>
      </w:r>
      <w:r w:rsidR="008C16ED">
        <w:t xml:space="preserve">. </w:t>
      </w:r>
      <w:r w:rsidR="00A070B1">
        <w:t>Submit y</w:t>
      </w:r>
      <w:r w:rsidR="00690FB2">
        <w:t>our single zip</w:t>
      </w:r>
      <w:r w:rsidR="004400CA">
        <w:t xml:space="preserve"> file by uploading it </w:t>
      </w:r>
      <w:r w:rsidR="00CB71D2">
        <w:t>on</w:t>
      </w:r>
      <w:r w:rsidR="004400CA">
        <w:t xml:space="preserve"> LearnJCU </w:t>
      </w:r>
      <w:r w:rsidR="00CB71D2">
        <w:t>under Assessment</w:t>
      </w:r>
      <w:r w:rsidR="008C16ED">
        <w:t xml:space="preserve"> (click on the title of the assignment).</w:t>
      </w:r>
    </w:p>
    <w:p w14:paraId="3A845556" w14:textId="77777777" w:rsidR="00751D4C" w:rsidRDefault="00751D4C" w:rsidP="004400CA"/>
    <w:p w14:paraId="7BCC6934" w14:textId="77777777" w:rsidR="004400CA" w:rsidRDefault="004400CA" w:rsidP="00EF17AB">
      <w:pPr>
        <w:pStyle w:val="Sub-Headings"/>
      </w:pPr>
      <w:r>
        <w:t>Due:</w:t>
      </w:r>
    </w:p>
    <w:p w14:paraId="6BECF530" w14:textId="22E5472E" w:rsidR="00A759B9" w:rsidRDefault="00A070B1" w:rsidP="00A759B9">
      <w:r>
        <w:t xml:space="preserve">Submit your </w:t>
      </w:r>
      <w:r w:rsidR="00A759B9">
        <w:t>assignment by</w:t>
      </w:r>
      <w:r w:rsidR="00A759B9">
        <w:rPr>
          <w:b/>
        </w:rPr>
        <w:t xml:space="preserve"> </w:t>
      </w:r>
      <w:r w:rsidR="00A759B9" w:rsidRPr="00F532BA">
        <w:t xml:space="preserve">the </w:t>
      </w:r>
      <w:r w:rsidR="00A759B9">
        <w:t xml:space="preserve">date and </w:t>
      </w:r>
      <w:r w:rsidR="00A759B9" w:rsidRPr="00F532BA">
        <w:t>t</w:t>
      </w:r>
      <w:r w:rsidR="00A759B9">
        <w:t>ime specified on LearnJCU.</w:t>
      </w:r>
    </w:p>
    <w:p w14:paraId="7C8711AB" w14:textId="7E932D90" w:rsidR="004400CA" w:rsidRDefault="004400CA" w:rsidP="004400CA">
      <w:r>
        <w:t>Submissions received after this date will incur late penalties as described in the subject</w:t>
      </w:r>
      <w:r w:rsidR="00A070B1">
        <w:t xml:space="preserve"> outline</w:t>
      </w:r>
      <w:r>
        <w:t>.</w:t>
      </w:r>
    </w:p>
    <w:p w14:paraId="6FE7A42E" w14:textId="77777777" w:rsidR="00CD6A63" w:rsidRDefault="00CD6A63" w:rsidP="004400CA"/>
    <w:p w14:paraId="6A633C21" w14:textId="77777777" w:rsidR="00CD6A63" w:rsidRPr="001F35B4" w:rsidRDefault="00CD6A63" w:rsidP="00EF17AB">
      <w:pPr>
        <w:pStyle w:val="Sub-Headings"/>
      </w:pPr>
      <w:r>
        <w:lastRenderedPageBreak/>
        <w:t>Integrity:</w:t>
      </w:r>
    </w:p>
    <w:p w14:paraId="7C069D4B" w14:textId="3FA54856" w:rsidR="00CD6A63" w:rsidRPr="006F7FF6" w:rsidRDefault="00CD6A63" w:rsidP="00CD6A63">
      <w:pPr>
        <w:rPr>
          <w:lang w:val="en-US"/>
        </w:rPr>
      </w:pPr>
      <w:r>
        <w:t xml:space="preserve">The work you submit for this assignment must be your own. You are allowed to discuss the assignment with other students and get assistance from your peers, but you may not do </w:t>
      </w:r>
      <w:r w:rsidR="00C21172">
        <w:t xml:space="preserve">any part of </w:t>
      </w:r>
      <w:r w:rsidR="005334D2">
        <w:t>anyone</w:t>
      </w:r>
      <w:r>
        <w:t xml:space="preserve"> else’s work for them and you may not get </w:t>
      </w:r>
      <w:r w:rsidR="005334D2">
        <w:t>anyone</w:t>
      </w:r>
      <w:r>
        <w:t xml:space="preserve"> else to do </w:t>
      </w:r>
      <w:r w:rsidR="008A2D2D">
        <w:t xml:space="preserve">any part of </w:t>
      </w:r>
      <w:r>
        <w:t xml:space="preserve">your work. Programs that are detected to be too similar to another student’s work </w:t>
      </w:r>
      <w:r w:rsidRPr="002A6ECC">
        <w:rPr>
          <w:lang w:val="en-US"/>
        </w:rPr>
        <w:t>will be dealt with promptly according to University procedures</w:t>
      </w:r>
      <w:r>
        <w:rPr>
          <w:lang w:val="en-US"/>
        </w:rPr>
        <w:t xml:space="preserve"> for handling </w:t>
      </w:r>
      <w:r w:rsidRPr="002A6ECC">
        <w:rPr>
          <w:lang w:val="en-US"/>
        </w:rPr>
        <w:t>plagiarism.</w:t>
      </w:r>
    </w:p>
    <w:p w14:paraId="24CD4840" w14:textId="7B31CCBC" w:rsidR="00CD6A63" w:rsidRDefault="00CD6A63" w:rsidP="00CD6A63">
      <w:r>
        <w:t xml:space="preserve">If you require assistance with the assignment, please ask </w:t>
      </w:r>
      <w:r w:rsidR="00787B73" w:rsidRPr="00787B73">
        <w:t>using</w:t>
      </w:r>
      <w:r w:rsidR="00787B73">
        <w:rPr>
          <w:b/>
        </w:rPr>
        <w:t xml:space="preserve"> </w:t>
      </w:r>
      <w:r w:rsidR="00787B73">
        <w:t xml:space="preserve">the appropriate </w:t>
      </w:r>
      <w:r w:rsidR="00DF38DB">
        <w:t>channel</w:t>
      </w:r>
      <w:r w:rsidR="00787B73">
        <w:t>s</w:t>
      </w:r>
      <w:r>
        <w:t xml:space="preserve">, </w:t>
      </w:r>
      <w:r w:rsidR="00787B73">
        <w:t>including</w:t>
      </w:r>
      <w:r>
        <w:t xml:space="preserve"> talking with your lecturer or tutor.</w:t>
      </w:r>
    </w:p>
    <w:p w14:paraId="7A8B8F50" w14:textId="77777777" w:rsidR="00AA1056" w:rsidRPr="001F35B4" w:rsidRDefault="00AA1056" w:rsidP="00CD6A63"/>
    <w:p w14:paraId="5FB743B1" w14:textId="566BA451" w:rsidR="004400CA" w:rsidRPr="00CE6778" w:rsidRDefault="004400CA" w:rsidP="00EF17AB">
      <w:pPr>
        <w:pStyle w:val="Sub-Headings"/>
      </w:pPr>
      <w:r w:rsidRPr="00CE6778">
        <w:t>Sample Output:</w:t>
      </w:r>
    </w:p>
    <w:p w14:paraId="252DA245" w14:textId="1F3F0517" w:rsidR="000640CD" w:rsidRDefault="00FF6A68" w:rsidP="00FF6A68">
      <w:r>
        <w:t>Screenshots have been provided above. In addition, you should s</w:t>
      </w:r>
      <w:r w:rsidR="00A463C7">
        <w:t xml:space="preserve">tudy the screencast provided with this assignment to see </w:t>
      </w:r>
      <w:r w:rsidR="00787B73">
        <w:t>how the GUI program should work including</w:t>
      </w:r>
      <w:r w:rsidR="00A463C7">
        <w:t xml:space="preserve"> what the messages should be</w:t>
      </w:r>
      <w:r w:rsidR="00787B73">
        <w:t>.</w:t>
      </w:r>
    </w:p>
    <w:p w14:paraId="54510328" w14:textId="77777777" w:rsidR="000640CD" w:rsidRDefault="000640CD" w:rsidP="00FF6A68"/>
    <w:p w14:paraId="22745B5E" w14:textId="77777777" w:rsidR="000640CD" w:rsidRDefault="000640CD" w:rsidP="000640CD">
      <w:pPr>
        <w:pStyle w:val="Sub-Headings"/>
      </w:pPr>
      <w:r>
        <w:t>References – Resources from Subject Materials:</w:t>
      </w:r>
    </w:p>
    <w:p w14:paraId="64E1F253" w14:textId="77777777" w:rsidR="000640CD" w:rsidRDefault="000640CD" w:rsidP="000640CD">
      <w:pPr>
        <w:jc w:val="both"/>
        <w:rPr>
          <w:rFonts w:asciiTheme="majorHAnsi" w:hAnsiTheme="majorHAnsi" w:cstheme="majorHAnsi"/>
          <w:sz w:val="16"/>
          <w:szCs w:val="16"/>
        </w:rPr>
      </w:pPr>
    </w:p>
    <w:p w14:paraId="59278B11" w14:textId="18BBEC03" w:rsidR="000640CD" w:rsidRPr="000640CD" w:rsidRDefault="000640CD" w:rsidP="000640CD">
      <w:pPr>
        <w:pStyle w:val="EndNoteBibliography"/>
        <w:rPr>
          <w:noProof/>
        </w:rPr>
      </w:pPr>
      <w:r>
        <w:fldChar w:fldCharType="begin"/>
      </w:r>
      <w:r>
        <w:instrText xml:space="preserve"> ADDIN EN.REFLIST </w:instrText>
      </w:r>
      <w:r>
        <w:fldChar w:fldCharType="separate"/>
      </w:r>
      <w:bookmarkStart w:id="1" w:name="_ENREF_1"/>
      <w:r w:rsidRPr="000640CD">
        <w:rPr>
          <w:noProof/>
        </w:rPr>
        <w:t>1.</w:t>
      </w:r>
      <w:r w:rsidRPr="000640CD">
        <w:rPr>
          <w:noProof/>
        </w:rPr>
        <w:tab/>
        <w:t xml:space="preserve">KivyDemos. </w:t>
      </w:r>
      <w:bookmarkEnd w:id="1"/>
      <w:r>
        <w:rPr>
          <w:noProof/>
        </w:rPr>
        <w:fldChar w:fldCharType="begin"/>
      </w:r>
      <w:r>
        <w:rPr>
          <w:noProof/>
        </w:rPr>
        <w:instrText xml:space="preserve"> HYPERLINK "https://github.com/CP1404/KivyDemos" </w:instrText>
      </w:r>
      <w:r>
        <w:rPr>
          <w:noProof/>
        </w:rPr>
        <w:fldChar w:fldCharType="separate"/>
      </w:r>
      <w:r w:rsidRPr="000640CD">
        <w:rPr>
          <w:rStyle w:val="Hyperlink"/>
          <w:noProof/>
          <w:lang w:val="en-AU"/>
        </w:rPr>
        <w:t>https://github.com/CP1404/KivyDemos</w:t>
      </w:r>
      <w:r>
        <w:rPr>
          <w:noProof/>
        </w:rPr>
        <w:fldChar w:fldCharType="end"/>
      </w:r>
    </w:p>
    <w:p w14:paraId="220C9E41" w14:textId="77777777" w:rsidR="000640CD" w:rsidRPr="000640CD" w:rsidRDefault="000640CD" w:rsidP="000640CD">
      <w:pPr>
        <w:pStyle w:val="EndNoteBibliography"/>
        <w:rPr>
          <w:noProof/>
        </w:rPr>
      </w:pPr>
      <w:bookmarkStart w:id="2" w:name="_ENREF_2"/>
      <w:r w:rsidRPr="000640CD">
        <w:rPr>
          <w:noProof/>
        </w:rPr>
        <w:t>2.</w:t>
      </w:r>
      <w:r w:rsidRPr="000640CD">
        <w:rPr>
          <w:noProof/>
        </w:rPr>
        <w:tab/>
        <w:t xml:space="preserve">Kivy Lecture Notes. </w:t>
      </w:r>
      <w:bookmarkEnd w:id="2"/>
    </w:p>
    <w:p w14:paraId="368B3385" w14:textId="77777777" w:rsidR="000640CD" w:rsidRPr="000640CD" w:rsidRDefault="000640CD" w:rsidP="000640CD">
      <w:pPr>
        <w:pStyle w:val="EndNoteBibliography"/>
        <w:rPr>
          <w:noProof/>
        </w:rPr>
      </w:pPr>
      <w:bookmarkStart w:id="3" w:name="_ENREF_3"/>
      <w:r w:rsidRPr="000640CD">
        <w:rPr>
          <w:noProof/>
        </w:rPr>
        <w:t>3.</w:t>
      </w:r>
      <w:r w:rsidRPr="000640CD">
        <w:rPr>
          <w:noProof/>
        </w:rPr>
        <w:tab/>
        <w:t xml:space="preserve">Chapter 15 - Testing. </w:t>
      </w:r>
      <w:bookmarkEnd w:id="3"/>
    </w:p>
    <w:p w14:paraId="75534918" w14:textId="77777777" w:rsidR="000640CD" w:rsidRPr="000640CD" w:rsidRDefault="000640CD" w:rsidP="000640CD">
      <w:pPr>
        <w:pStyle w:val="EndNoteBibliography"/>
        <w:rPr>
          <w:noProof/>
        </w:rPr>
      </w:pPr>
      <w:bookmarkStart w:id="4" w:name="_ENREF_4"/>
      <w:r w:rsidRPr="000640CD">
        <w:rPr>
          <w:noProof/>
        </w:rPr>
        <w:t>4.</w:t>
      </w:r>
      <w:r w:rsidRPr="000640CD">
        <w:rPr>
          <w:noProof/>
        </w:rPr>
        <w:tab/>
        <w:t xml:space="preserve">attrgetter from Chapter 11 - Classes </w:t>
      </w:r>
      <w:bookmarkEnd w:id="4"/>
    </w:p>
    <w:p w14:paraId="75FA3BF8" w14:textId="77777777" w:rsidR="000640CD" w:rsidRPr="000640CD" w:rsidRDefault="000640CD" w:rsidP="000640CD">
      <w:pPr>
        <w:pStyle w:val="EndNoteBibliography"/>
        <w:rPr>
          <w:noProof/>
        </w:rPr>
      </w:pPr>
      <w:bookmarkStart w:id="5" w:name="_ENREF_5"/>
      <w:r w:rsidRPr="000640CD">
        <w:rPr>
          <w:noProof/>
        </w:rPr>
        <w:t>5.</w:t>
      </w:r>
      <w:r w:rsidRPr="000640CD">
        <w:rPr>
          <w:noProof/>
        </w:rPr>
        <w:tab/>
        <w:t xml:space="preserve">Version Control Lecture Notes. </w:t>
      </w:r>
      <w:bookmarkEnd w:id="5"/>
    </w:p>
    <w:p w14:paraId="4FB30930" w14:textId="17280952" w:rsidR="000640CD" w:rsidRDefault="000640CD" w:rsidP="000640CD">
      <w:pPr>
        <w:sectPr w:rsidR="000640CD" w:rsidSect="005334D2">
          <w:footerReference w:type="default" r:id="rId11"/>
          <w:pgSz w:w="11900" w:h="16820"/>
          <w:pgMar w:top="680" w:right="1021" w:bottom="680" w:left="1021" w:header="454" w:footer="510" w:gutter="0"/>
          <w:cols w:space="720"/>
          <w:docGrid w:linePitch="360"/>
        </w:sectPr>
      </w:pPr>
      <w:r>
        <w:rPr>
          <w:rFonts w:asciiTheme="majorHAnsi" w:hAnsiTheme="majorHAnsi" w:cstheme="majorHAnsi"/>
          <w:sz w:val="16"/>
          <w:szCs w:val="16"/>
        </w:rPr>
        <w:fldChar w:fldCharType="end"/>
      </w:r>
    </w:p>
    <w:p w14:paraId="6458E752" w14:textId="175E7519" w:rsidR="004400CA" w:rsidRDefault="004400CA" w:rsidP="00EF17AB">
      <w:pPr>
        <w:pStyle w:val="Sub-Headings"/>
      </w:pPr>
      <w:r>
        <w:lastRenderedPageBreak/>
        <w:t>Marking Scheme</w:t>
      </w:r>
      <w:r w:rsidR="001F35B4">
        <w:t>:</w:t>
      </w:r>
    </w:p>
    <w:p w14:paraId="52F27959" w14:textId="6559D0DA" w:rsidR="002A6ECC" w:rsidRDefault="00DB408D" w:rsidP="00DE64B3">
      <w:r>
        <w:t>Ensure that you follow</w:t>
      </w:r>
      <w:r w:rsidR="002A6ECC">
        <w:t xml:space="preserve"> the processes </w:t>
      </w:r>
      <w:r>
        <w:t xml:space="preserve">and guidelines </w:t>
      </w:r>
      <w:r w:rsidR="002A6ECC">
        <w:t>taught in class in order to produce high quality work.</w:t>
      </w:r>
      <w:r>
        <w:t xml:space="preserve"> Do not just focus on getting the program working.</w:t>
      </w:r>
      <w:r w:rsidR="002A6ECC">
        <w:t xml:space="preserve"> </w:t>
      </w:r>
      <w:r>
        <w:t>This</w:t>
      </w:r>
      <w:r w:rsidR="004354EB">
        <w:t xml:space="preserve"> assessment rubric provides you with the characteristics of exemplary</w:t>
      </w:r>
      <w:r w:rsidR="004A33DE">
        <w:t xml:space="preserve"> down to very limited</w:t>
      </w:r>
      <w:r w:rsidR="004354EB">
        <w:t xml:space="preserve"> work in relation to task criteria.</w:t>
      </w:r>
    </w:p>
    <w:tbl>
      <w:tblPr>
        <w:tblStyle w:val="TableGrid"/>
        <w:tblW w:w="15676" w:type="dxa"/>
        <w:tblLook w:val="04A0" w:firstRow="1" w:lastRow="0" w:firstColumn="1" w:lastColumn="0" w:noHBand="0" w:noVBand="1"/>
      </w:tblPr>
      <w:tblGrid>
        <w:gridCol w:w="1870"/>
        <w:gridCol w:w="2802"/>
        <w:gridCol w:w="2797"/>
        <w:gridCol w:w="2794"/>
        <w:gridCol w:w="2603"/>
        <w:gridCol w:w="2810"/>
      </w:tblGrid>
      <w:tr w:rsidR="00984A1D" w:rsidRPr="00DB408D" w14:paraId="35B13F25" w14:textId="77777777" w:rsidTr="00A12E85">
        <w:tc>
          <w:tcPr>
            <w:tcW w:w="1870" w:type="dxa"/>
            <w:vAlign w:val="center"/>
          </w:tcPr>
          <w:p w14:paraId="7D3702F2" w14:textId="77777777" w:rsidR="00984A1D" w:rsidRPr="00912D25" w:rsidRDefault="00984A1D" w:rsidP="00A12E85">
            <w:pPr>
              <w:jc w:val="both"/>
              <w:rPr>
                <w:sz w:val="16"/>
                <w:szCs w:val="16"/>
              </w:rPr>
            </w:pPr>
            <w:r w:rsidRPr="00912D25">
              <w:rPr>
                <w:b/>
                <w:bCs/>
                <w:sz w:val="16"/>
                <w:szCs w:val="16"/>
              </w:rPr>
              <w:t>Criteria</w:t>
            </w:r>
          </w:p>
        </w:tc>
        <w:tc>
          <w:tcPr>
            <w:tcW w:w="2802" w:type="dxa"/>
            <w:vAlign w:val="center"/>
          </w:tcPr>
          <w:p w14:paraId="4278F01B" w14:textId="77777777" w:rsidR="00984A1D" w:rsidRPr="00FF6A68" w:rsidRDefault="00984A1D" w:rsidP="00A12E85">
            <w:pPr>
              <w:jc w:val="both"/>
              <w:rPr>
                <w:sz w:val="16"/>
                <w:szCs w:val="16"/>
              </w:rPr>
            </w:pPr>
            <w:r w:rsidRPr="00FF6A68">
              <w:rPr>
                <w:b/>
                <w:bCs/>
                <w:sz w:val="16"/>
                <w:szCs w:val="16"/>
              </w:rPr>
              <w:t>Exemplary (4)</w:t>
            </w:r>
          </w:p>
        </w:tc>
        <w:tc>
          <w:tcPr>
            <w:tcW w:w="2797" w:type="dxa"/>
          </w:tcPr>
          <w:p w14:paraId="34A00EC1" w14:textId="77777777" w:rsidR="00984A1D" w:rsidRPr="00FF6A68" w:rsidRDefault="00984A1D" w:rsidP="00A12E85">
            <w:pPr>
              <w:jc w:val="both"/>
              <w:rPr>
                <w:b/>
                <w:bCs/>
                <w:sz w:val="16"/>
                <w:szCs w:val="16"/>
              </w:rPr>
            </w:pPr>
            <w:r w:rsidRPr="00FF6A68">
              <w:rPr>
                <w:b/>
                <w:bCs/>
                <w:sz w:val="16"/>
                <w:szCs w:val="16"/>
              </w:rPr>
              <w:t>Good (3)</w:t>
            </w:r>
          </w:p>
        </w:tc>
        <w:tc>
          <w:tcPr>
            <w:tcW w:w="2794" w:type="dxa"/>
          </w:tcPr>
          <w:p w14:paraId="7B62DEDF" w14:textId="78F5BD78" w:rsidR="00984A1D" w:rsidRPr="00FF6A68" w:rsidRDefault="00984A1D" w:rsidP="00A12E85">
            <w:pPr>
              <w:jc w:val="both"/>
              <w:rPr>
                <w:sz w:val="16"/>
                <w:szCs w:val="16"/>
              </w:rPr>
            </w:pPr>
            <w:r>
              <w:rPr>
                <w:b/>
                <w:bCs/>
                <w:sz w:val="16"/>
                <w:szCs w:val="16"/>
              </w:rPr>
              <w:t>Satisfactory</w:t>
            </w:r>
            <w:r w:rsidRPr="00FF6A68">
              <w:rPr>
                <w:b/>
                <w:bCs/>
                <w:sz w:val="16"/>
                <w:szCs w:val="16"/>
              </w:rPr>
              <w:t xml:space="preserve"> (2)</w:t>
            </w:r>
          </w:p>
        </w:tc>
        <w:tc>
          <w:tcPr>
            <w:tcW w:w="2603" w:type="dxa"/>
            <w:vAlign w:val="center"/>
          </w:tcPr>
          <w:p w14:paraId="1B0D0C45" w14:textId="78092DC4" w:rsidR="00984A1D" w:rsidRPr="00FF6A68" w:rsidRDefault="00984A1D" w:rsidP="00A12E85">
            <w:pPr>
              <w:jc w:val="both"/>
              <w:rPr>
                <w:b/>
                <w:bCs/>
                <w:sz w:val="16"/>
                <w:szCs w:val="16"/>
              </w:rPr>
            </w:pPr>
            <w:r>
              <w:rPr>
                <w:b/>
                <w:bCs/>
                <w:sz w:val="16"/>
                <w:szCs w:val="16"/>
              </w:rPr>
              <w:t>Limited</w:t>
            </w:r>
            <w:r w:rsidRPr="00FF6A68">
              <w:rPr>
                <w:b/>
                <w:bCs/>
                <w:sz w:val="16"/>
                <w:szCs w:val="16"/>
              </w:rPr>
              <w:t xml:space="preserve"> (1)</w:t>
            </w:r>
          </w:p>
        </w:tc>
        <w:tc>
          <w:tcPr>
            <w:tcW w:w="2810" w:type="dxa"/>
            <w:vAlign w:val="center"/>
          </w:tcPr>
          <w:p w14:paraId="5E9C8543" w14:textId="5AD4AD4A" w:rsidR="00984A1D" w:rsidRPr="00FF6A68" w:rsidRDefault="00984A1D" w:rsidP="00A12E85">
            <w:pPr>
              <w:jc w:val="both"/>
              <w:rPr>
                <w:sz w:val="16"/>
                <w:szCs w:val="16"/>
              </w:rPr>
            </w:pPr>
            <w:r>
              <w:rPr>
                <w:b/>
                <w:bCs/>
                <w:sz w:val="16"/>
                <w:szCs w:val="16"/>
              </w:rPr>
              <w:t>Very Limited</w:t>
            </w:r>
            <w:r w:rsidRPr="00FF6A68">
              <w:rPr>
                <w:b/>
                <w:bCs/>
                <w:sz w:val="16"/>
                <w:szCs w:val="16"/>
              </w:rPr>
              <w:t xml:space="preserve"> (0)</w:t>
            </w:r>
          </w:p>
        </w:tc>
      </w:tr>
      <w:tr w:rsidR="00984A1D" w:rsidRPr="00DB408D" w14:paraId="217FD00D" w14:textId="77777777" w:rsidTr="00A12E85">
        <w:tc>
          <w:tcPr>
            <w:tcW w:w="1870" w:type="dxa"/>
          </w:tcPr>
          <w:p w14:paraId="6BD0462E" w14:textId="77777777" w:rsidR="00984A1D" w:rsidRDefault="00984A1D" w:rsidP="00A12E85">
            <w:pPr>
              <w:rPr>
                <w:rFonts w:cs="Arial"/>
                <w:b/>
                <w:color w:val="000000"/>
                <w:sz w:val="16"/>
                <w:szCs w:val="18"/>
              </w:rPr>
            </w:pPr>
            <w:r>
              <w:rPr>
                <w:rFonts w:cs="Arial"/>
                <w:b/>
                <w:color w:val="000000"/>
                <w:sz w:val="16"/>
                <w:szCs w:val="18"/>
              </w:rPr>
              <w:t>Thoughtful</w:t>
            </w:r>
            <w:r w:rsidRPr="009771D0">
              <w:rPr>
                <w:rFonts w:cs="Arial"/>
                <w:b/>
                <w:color w:val="000000"/>
                <w:sz w:val="16"/>
                <w:szCs w:val="18"/>
              </w:rPr>
              <w:t xml:space="preserve"> and useful </w:t>
            </w:r>
            <w:r>
              <w:rPr>
                <w:rFonts w:cs="Arial"/>
                <w:b/>
                <w:color w:val="000000"/>
                <w:sz w:val="16"/>
                <w:szCs w:val="18"/>
              </w:rPr>
              <w:t>project reflection</w:t>
            </w:r>
          </w:p>
          <w:p w14:paraId="30214773" w14:textId="77777777" w:rsidR="00984A1D" w:rsidRDefault="00984A1D" w:rsidP="00A12E85">
            <w:pPr>
              <w:rPr>
                <w:rFonts w:cs="Arial"/>
                <w:b/>
                <w:color w:val="000000"/>
                <w:sz w:val="16"/>
                <w:szCs w:val="18"/>
              </w:rPr>
            </w:pPr>
          </w:p>
          <w:p w14:paraId="07BEE09F" w14:textId="77777777" w:rsidR="00984A1D" w:rsidRPr="00984A1D" w:rsidRDefault="00984A1D" w:rsidP="00A12E85">
            <w:pPr>
              <w:rPr>
                <w:b/>
                <w:i/>
                <w:sz w:val="16"/>
                <w:szCs w:val="16"/>
              </w:rPr>
            </w:pPr>
            <w:r w:rsidRPr="00984A1D">
              <w:rPr>
                <w:rFonts w:cs="Arial"/>
                <w:b/>
                <w:i/>
                <w:color w:val="000000"/>
                <w:sz w:val="16"/>
                <w:szCs w:val="18"/>
              </w:rPr>
              <w:t>Worth double</w:t>
            </w:r>
          </w:p>
        </w:tc>
        <w:tc>
          <w:tcPr>
            <w:tcW w:w="2802" w:type="dxa"/>
          </w:tcPr>
          <w:p w14:paraId="40BBDF12" w14:textId="77777777" w:rsidR="00984A1D" w:rsidRPr="00912D25" w:rsidRDefault="00984A1D" w:rsidP="00A12E85">
            <w:pPr>
              <w:rPr>
                <w:sz w:val="16"/>
                <w:szCs w:val="16"/>
              </w:rPr>
            </w:pPr>
            <w:r w:rsidRPr="009771D0">
              <w:rPr>
                <w:sz w:val="16"/>
                <w:szCs w:val="16"/>
              </w:rPr>
              <w:t xml:space="preserve">The </w:t>
            </w:r>
            <w:r>
              <w:rPr>
                <w:sz w:val="16"/>
                <w:szCs w:val="16"/>
              </w:rPr>
              <w:t>project reflection is complete and</w:t>
            </w:r>
            <w:r w:rsidRPr="009771D0">
              <w:rPr>
                <w:sz w:val="16"/>
                <w:szCs w:val="16"/>
              </w:rPr>
              <w:t xml:space="preserve"> describes </w:t>
            </w:r>
            <w:r>
              <w:rPr>
                <w:sz w:val="16"/>
                <w:szCs w:val="16"/>
              </w:rPr>
              <w:t xml:space="preserve">development and learning well, shows careful thought, </w:t>
            </w:r>
            <w:r w:rsidRPr="009771D0">
              <w:rPr>
                <w:sz w:val="16"/>
                <w:szCs w:val="16"/>
              </w:rPr>
              <w:t>highlights insights made during code development.</w:t>
            </w:r>
          </w:p>
        </w:tc>
        <w:tc>
          <w:tcPr>
            <w:tcW w:w="2797" w:type="dxa"/>
            <w:vMerge w:val="restart"/>
            <w:vAlign w:val="center"/>
          </w:tcPr>
          <w:p w14:paraId="02698EEF" w14:textId="77777777" w:rsidR="00984A1D" w:rsidRPr="009771D0" w:rsidRDefault="00984A1D" w:rsidP="00A12E85">
            <w:pPr>
              <w:jc w:val="center"/>
              <w:rPr>
                <w:sz w:val="16"/>
                <w:szCs w:val="16"/>
              </w:rPr>
            </w:pPr>
            <w:r>
              <w:rPr>
                <w:bCs/>
                <w:sz w:val="18"/>
                <w:szCs w:val="18"/>
                <w:lang w:val="en-US"/>
              </w:rPr>
              <w:t>Exhibits aspects of exemplary (left) and competent (right)</w:t>
            </w:r>
          </w:p>
        </w:tc>
        <w:tc>
          <w:tcPr>
            <w:tcW w:w="2794" w:type="dxa"/>
          </w:tcPr>
          <w:p w14:paraId="269D0EB0" w14:textId="77777777" w:rsidR="00984A1D" w:rsidRPr="00912D25" w:rsidRDefault="00984A1D" w:rsidP="00A12E85">
            <w:pPr>
              <w:rPr>
                <w:sz w:val="16"/>
                <w:szCs w:val="16"/>
              </w:rPr>
            </w:pPr>
            <w:r>
              <w:rPr>
                <w:sz w:val="16"/>
                <w:szCs w:val="16"/>
              </w:rPr>
              <w:t>Project reflection</w:t>
            </w:r>
            <w:r w:rsidRPr="009771D0">
              <w:rPr>
                <w:sz w:val="16"/>
                <w:szCs w:val="16"/>
              </w:rPr>
              <w:t xml:space="preserve"> contains some good content but is insufficient in coverage, depth or </w:t>
            </w:r>
            <w:r>
              <w:rPr>
                <w:sz w:val="16"/>
                <w:szCs w:val="16"/>
              </w:rPr>
              <w:t>insight</w:t>
            </w:r>
            <w:r w:rsidRPr="009771D0">
              <w:rPr>
                <w:sz w:val="16"/>
                <w:szCs w:val="16"/>
              </w:rPr>
              <w:t>.</w:t>
            </w:r>
          </w:p>
        </w:tc>
        <w:tc>
          <w:tcPr>
            <w:tcW w:w="2603" w:type="dxa"/>
            <w:vMerge w:val="restart"/>
            <w:vAlign w:val="center"/>
          </w:tcPr>
          <w:p w14:paraId="724941B1" w14:textId="77777777" w:rsidR="00984A1D" w:rsidRDefault="00984A1D" w:rsidP="00A12E85">
            <w:pPr>
              <w:jc w:val="center"/>
              <w:rPr>
                <w:b/>
                <w:sz w:val="16"/>
                <w:szCs w:val="16"/>
              </w:rPr>
            </w:pPr>
            <w:r>
              <w:rPr>
                <w:bCs/>
                <w:sz w:val="18"/>
                <w:szCs w:val="18"/>
                <w:lang w:val="en-US"/>
              </w:rPr>
              <w:t>Exhibits aspects of competent (left) and unacceptable (right)</w:t>
            </w:r>
          </w:p>
        </w:tc>
        <w:tc>
          <w:tcPr>
            <w:tcW w:w="2810" w:type="dxa"/>
          </w:tcPr>
          <w:p w14:paraId="7F6A0647" w14:textId="77777777" w:rsidR="00984A1D" w:rsidRPr="00912D25" w:rsidRDefault="00984A1D" w:rsidP="00A12E85">
            <w:pPr>
              <w:rPr>
                <w:sz w:val="16"/>
                <w:szCs w:val="16"/>
              </w:rPr>
            </w:pPr>
            <w:r w:rsidRPr="009771D0">
              <w:rPr>
                <w:sz w:val="16"/>
                <w:szCs w:val="16"/>
              </w:rPr>
              <w:t xml:space="preserve">Many aspects of the </w:t>
            </w:r>
            <w:r>
              <w:rPr>
                <w:sz w:val="16"/>
                <w:szCs w:val="16"/>
              </w:rPr>
              <w:t>project reflection</w:t>
            </w:r>
            <w:r w:rsidRPr="009771D0">
              <w:rPr>
                <w:sz w:val="16"/>
                <w:szCs w:val="16"/>
              </w:rPr>
              <w:t xml:space="preserve"> are missing or could be improved.</w:t>
            </w:r>
          </w:p>
        </w:tc>
      </w:tr>
      <w:tr w:rsidR="00984A1D" w:rsidRPr="00DB408D" w14:paraId="2ECA0293" w14:textId="77777777" w:rsidTr="00A12E85">
        <w:tc>
          <w:tcPr>
            <w:tcW w:w="1870" w:type="dxa"/>
          </w:tcPr>
          <w:p w14:paraId="3F5D38BF" w14:textId="77777777" w:rsidR="00984A1D" w:rsidRPr="009771D0" w:rsidRDefault="00984A1D" w:rsidP="00A12E85">
            <w:pPr>
              <w:rPr>
                <w:b/>
                <w:sz w:val="16"/>
                <w:szCs w:val="16"/>
              </w:rPr>
            </w:pPr>
            <w:r>
              <w:rPr>
                <w:rFonts w:cs="Arial"/>
                <w:b/>
                <w:color w:val="000000"/>
                <w:sz w:val="16"/>
                <w:szCs w:val="18"/>
              </w:rPr>
              <w:t>U</w:t>
            </w:r>
            <w:r w:rsidRPr="009771D0">
              <w:rPr>
                <w:rFonts w:cs="Arial"/>
                <w:b/>
                <w:color w:val="000000"/>
                <w:sz w:val="16"/>
                <w:szCs w:val="18"/>
              </w:rPr>
              <w:t>se of version control</w:t>
            </w:r>
          </w:p>
        </w:tc>
        <w:tc>
          <w:tcPr>
            <w:tcW w:w="2802" w:type="dxa"/>
          </w:tcPr>
          <w:p w14:paraId="7656CFCD" w14:textId="77777777" w:rsidR="00984A1D" w:rsidRPr="00912D25" w:rsidRDefault="00984A1D" w:rsidP="00A12E85">
            <w:pPr>
              <w:rPr>
                <w:sz w:val="16"/>
                <w:szCs w:val="16"/>
              </w:rPr>
            </w:pPr>
            <w:r w:rsidRPr="009771D0">
              <w:rPr>
                <w:sz w:val="16"/>
                <w:szCs w:val="16"/>
              </w:rPr>
              <w:t>Git/GitHub has been used effectively and the repository contains a number of commits</w:t>
            </w:r>
            <w:r>
              <w:rPr>
                <w:sz w:val="16"/>
                <w:szCs w:val="16"/>
              </w:rPr>
              <w:t xml:space="preserve"> with good messages</w:t>
            </w:r>
            <w:r w:rsidRPr="009771D0">
              <w:rPr>
                <w:sz w:val="16"/>
                <w:szCs w:val="16"/>
              </w:rPr>
              <w:t xml:space="preserve"> that </w:t>
            </w:r>
            <w:r>
              <w:rPr>
                <w:sz w:val="16"/>
                <w:szCs w:val="16"/>
              </w:rPr>
              <w:t>demonstrate</w:t>
            </w:r>
            <w:r w:rsidRPr="009771D0">
              <w:rPr>
                <w:sz w:val="16"/>
                <w:szCs w:val="16"/>
              </w:rPr>
              <w:t xml:space="preserve"> incremental code development.</w:t>
            </w:r>
          </w:p>
        </w:tc>
        <w:tc>
          <w:tcPr>
            <w:tcW w:w="2797" w:type="dxa"/>
            <w:vMerge/>
          </w:tcPr>
          <w:p w14:paraId="7B6ED232" w14:textId="77777777" w:rsidR="00984A1D" w:rsidRPr="009771D0" w:rsidRDefault="00984A1D" w:rsidP="00A12E85">
            <w:pPr>
              <w:rPr>
                <w:sz w:val="16"/>
                <w:szCs w:val="16"/>
              </w:rPr>
            </w:pPr>
          </w:p>
        </w:tc>
        <w:tc>
          <w:tcPr>
            <w:tcW w:w="2794" w:type="dxa"/>
          </w:tcPr>
          <w:p w14:paraId="6582C990" w14:textId="77777777" w:rsidR="00984A1D" w:rsidRPr="00912D25" w:rsidRDefault="00984A1D" w:rsidP="00A12E85">
            <w:pPr>
              <w:rPr>
                <w:sz w:val="16"/>
                <w:szCs w:val="16"/>
              </w:rPr>
            </w:pPr>
            <w:r w:rsidRPr="009771D0">
              <w:rPr>
                <w:sz w:val="16"/>
                <w:szCs w:val="16"/>
              </w:rPr>
              <w:t>Git/GitHub used but several aspects of the use of version control are poor</w:t>
            </w:r>
            <w:r>
              <w:rPr>
                <w:sz w:val="16"/>
                <w:szCs w:val="16"/>
              </w:rPr>
              <w:t>, e</w:t>
            </w:r>
            <w:r w:rsidRPr="009771D0">
              <w:rPr>
                <w:sz w:val="16"/>
                <w:szCs w:val="16"/>
              </w:rPr>
              <w:t>.g. not enough commits, or meaningless messages that don’t represent valuable incremental development.</w:t>
            </w:r>
          </w:p>
        </w:tc>
        <w:tc>
          <w:tcPr>
            <w:tcW w:w="2603" w:type="dxa"/>
            <w:vMerge/>
          </w:tcPr>
          <w:p w14:paraId="657B8DD3" w14:textId="77777777" w:rsidR="00984A1D" w:rsidRDefault="00984A1D" w:rsidP="00A12E85">
            <w:pPr>
              <w:rPr>
                <w:b/>
                <w:sz w:val="16"/>
                <w:szCs w:val="16"/>
              </w:rPr>
            </w:pPr>
          </w:p>
        </w:tc>
        <w:tc>
          <w:tcPr>
            <w:tcW w:w="2810" w:type="dxa"/>
          </w:tcPr>
          <w:p w14:paraId="4FFCC2CD" w14:textId="77777777" w:rsidR="00984A1D" w:rsidRPr="00912D25" w:rsidRDefault="00984A1D" w:rsidP="00A12E85">
            <w:pPr>
              <w:rPr>
                <w:sz w:val="16"/>
                <w:szCs w:val="16"/>
              </w:rPr>
            </w:pPr>
            <w:r w:rsidRPr="009771D0">
              <w:rPr>
                <w:sz w:val="16"/>
                <w:szCs w:val="16"/>
              </w:rPr>
              <w:t>Git/GitHub not used.</w:t>
            </w:r>
          </w:p>
        </w:tc>
      </w:tr>
      <w:tr w:rsidR="00984A1D" w:rsidRPr="00DB408D" w14:paraId="57F4B368" w14:textId="77777777" w:rsidTr="00A12E85">
        <w:tc>
          <w:tcPr>
            <w:tcW w:w="1870" w:type="dxa"/>
          </w:tcPr>
          <w:p w14:paraId="16D17B8D" w14:textId="77777777" w:rsidR="00984A1D" w:rsidRPr="00912D25" w:rsidRDefault="00984A1D" w:rsidP="00A12E85">
            <w:pPr>
              <w:rPr>
                <w:rFonts w:cs="Arial"/>
                <w:b/>
                <w:sz w:val="16"/>
                <w:szCs w:val="16"/>
                <w:u w:val="single"/>
              </w:rPr>
            </w:pPr>
            <w:r w:rsidRPr="00912D25">
              <w:rPr>
                <w:rFonts w:cs="Arial"/>
                <w:b/>
                <w:sz w:val="16"/>
                <w:szCs w:val="16"/>
                <w:u w:val="single"/>
              </w:rPr>
              <w:t>Program Execution</w:t>
            </w:r>
            <w:r w:rsidRPr="00912D25" w:rsidDel="00F57A20">
              <w:rPr>
                <w:rFonts w:cs="Arial"/>
                <w:b/>
                <w:sz w:val="16"/>
                <w:szCs w:val="16"/>
                <w:u w:val="single"/>
              </w:rPr>
              <w:t xml:space="preserve"> </w:t>
            </w:r>
          </w:p>
          <w:p w14:paraId="7D7D81E6" w14:textId="77777777" w:rsidR="00984A1D" w:rsidRPr="009771D0" w:rsidRDefault="00984A1D" w:rsidP="00A12E85">
            <w:pPr>
              <w:tabs>
                <w:tab w:val="center" w:pos="4320"/>
                <w:tab w:val="right" w:pos="8640"/>
              </w:tabs>
              <w:rPr>
                <w:b/>
                <w:sz w:val="16"/>
                <w:szCs w:val="16"/>
              </w:rPr>
            </w:pPr>
            <w:r w:rsidRPr="009771D0">
              <w:rPr>
                <w:rFonts w:cs="Arial"/>
                <w:b/>
                <w:color w:val="000000"/>
                <w:sz w:val="16"/>
                <w:szCs w:val="18"/>
              </w:rPr>
              <w:t>GUI layout</w:t>
            </w:r>
            <w:r>
              <w:rPr>
                <w:rFonts w:cs="Arial"/>
                <w:b/>
                <w:color w:val="000000"/>
                <w:sz w:val="16"/>
                <w:szCs w:val="18"/>
              </w:rPr>
              <w:t xml:space="preserve"> and behaviour</w:t>
            </w:r>
          </w:p>
        </w:tc>
        <w:tc>
          <w:tcPr>
            <w:tcW w:w="2802" w:type="dxa"/>
          </w:tcPr>
          <w:p w14:paraId="52ED3ECD" w14:textId="77777777" w:rsidR="00984A1D" w:rsidRPr="00912D25" w:rsidRDefault="00984A1D" w:rsidP="00A12E85">
            <w:pPr>
              <w:rPr>
                <w:sz w:val="16"/>
                <w:szCs w:val="16"/>
              </w:rPr>
            </w:pPr>
            <w:r w:rsidRPr="009771D0">
              <w:rPr>
                <w:sz w:val="16"/>
                <w:szCs w:val="16"/>
              </w:rPr>
              <w:t xml:space="preserve">GUI layout is </w:t>
            </w:r>
            <w:r>
              <w:rPr>
                <w:sz w:val="16"/>
                <w:szCs w:val="16"/>
              </w:rPr>
              <w:t xml:space="preserve">well </w:t>
            </w:r>
            <w:r w:rsidRPr="009771D0">
              <w:rPr>
                <w:sz w:val="16"/>
                <w:szCs w:val="16"/>
              </w:rPr>
              <w:t>constructed, and conta</w:t>
            </w:r>
            <w:r>
              <w:rPr>
                <w:sz w:val="16"/>
                <w:szCs w:val="16"/>
              </w:rPr>
              <w:t xml:space="preserve">ins all of the required widgets, easy to </w:t>
            </w:r>
            <w:r w:rsidRPr="009771D0">
              <w:rPr>
                <w:sz w:val="16"/>
                <w:szCs w:val="16"/>
              </w:rPr>
              <w:t>use.</w:t>
            </w:r>
            <w:r>
              <w:rPr>
                <w:sz w:val="16"/>
                <w:szCs w:val="16"/>
              </w:rPr>
              <w:t xml:space="preserve"> </w:t>
            </w:r>
            <w:r w:rsidRPr="009771D0">
              <w:rPr>
                <w:sz w:val="16"/>
                <w:szCs w:val="16"/>
              </w:rPr>
              <w:t xml:space="preserve">All GUI widgets behave as required and </w:t>
            </w:r>
            <w:r>
              <w:rPr>
                <w:sz w:val="16"/>
                <w:szCs w:val="16"/>
              </w:rPr>
              <w:t>are coded appropriately</w:t>
            </w:r>
            <w:r w:rsidRPr="009771D0">
              <w:rPr>
                <w:sz w:val="16"/>
                <w:szCs w:val="16"/>
              </w:rPr>
              <w:t>.</w:t>
            </w:r>
          </w:p>
        </w:tc>
        <w:tc>
          <w:tcPr>
            <w:tcW w:w="2797" w:type="dxa"/>
            <w:vMerge/>
          </w:tcPr>
          <w:p w14:paraId="728F2E30" w14:textId="77777777" w:rsidR="00984A1D" w:rsidRPr="009771D0" w:rsidRDefault="00984A1D" w:rsidP="00A12E85">
            <w:pPr>
              <w:rPr>
                <w:sz w:val="16"/>
                <w:szCs w:val="16"/>
              </w:rPr>
            </w:pPr>
          </w:p>
        </w:tc>
        <w:tc>
          <w:tcPr>
            <w:tcW w:w="2794" w:type="dxa"/>
          </w:tcPr>
          <w:p w14:paraId="79EBE0F8" w14:textId="77777777" w:rsidR="00984A1D" w:rsidRPr="00912D25" w:rsidRDefault="00984A1D" w:rsidP="00A12E85">
            <w:pPr>
              <w:rPr>
                <w:sz w:val="16"/>
                <w:szCs w:val="16"/>
              </w:rPr>
            </w:pPr>
            <w:r w:rsidRPr="009771D0">
              <w:rPr>
                <w:sz w:val="16"/>
                <w:szCs w:val="16"/>
              </w:rPr>
              <w:t xml:space="preserve">There are </w:t>
            </w:r>
            <w:r>
              <w:rPr>
                <w:sz w:val="16"/>
                <w:szCs w:val="16"/>
              </w:rPr>
              <w:t>multiple aspects of the widgets,</w:t>
            </w:r>
            <w:r w:rsidRPr="009771D0">
              <w:rPr>
                <w:sz w:val="16"/>
                <w:szCs w:val="16"/>
              </w:rPr>
              <w:t xml:space="preserve"> layout</w:t>
            </w:r>
            <w:r>
              <w:rPr>
                <w:sz w:val="16"/>
                <w:szCs w:val="16"/>
              </w:rPr>
              <w:t xml:space="preserve"> or behaviour</w:t>
            </w:r>
            <w:r w:rsidRPr="009771D0">
              <w:rPr>
                <w:sz w:val="16"/>
                <w:szCs w:val="16"/>
              </w:rPr>
              <w:t xml:space="preserve"> that are missing</w:t>
            </w:r>
            <w:r>
              <w:rPr>
                <w:sz w:val="16"/>
                <w:szCs w:val="16"/>
              </w:rPr>
              <w:t>,</w:t>
            </w:r>
            <w:r w:rsidRPr="009771D0">
              <w:rPr>
                <w:sz w:val="16"/>
                <w:szCs w:val="16"/>
              </w:rPr>
              <w:t xml:space="preserve"> incomplete</w:t>
            </w:r>
            <w:r>
              <w:rPr>
                <w:sz w:val="16"/>
                <w:szCs w:val="16"/>
              </w:rPr>
              <w:t xml:space="preserve"> or poorly done</w:t>
            </w:r>
            <w:r w:rsidRPr="009771D0">
              <w:rPr>
                <w:sz w:val="16"/>
                <w:szCs w:val="16"/>
              </w:rPr>
              <w:t>.</w:t>
            </w:r>
          </w:p>
        </w:tc>
        <w:tc>
          <w:tcPr>
            <w:tcW w:w="2603" w:type="dxa"/>
            <w:vMerge/>
          </w:tcPr>
          <w:p w14:paraId="69227BE8" w14:textId="77777777" w:rsidR="00984A1D" w:rsidRDefault="00984A1D" w:rsidP="00A12E85">
            <w:pPr>
              <w:rPr>
                <w:b/>
                <w:sz w:val="16"/>
                <w:szCs w:val="16"/>
              </w:rPr>
            </w:pPr>
          </w:p>
        </w:tc>
        <w:tc>
          <w:tcPr>
            <w:tcW w:w="2810" w:type="dxa"/>
          </w:tcPr>
          <w:p w14:paraId="6AF8702F" w14:textId="77777777" w:rsidR="00984A1D" w:rsidRPr="00912D25" w:rsidRDefault="00984A1D" w:rsidP="00A12E85">
            <w:pPr>
              <w:rPr>
                <w:sz w:val="16"/>
                <w:szCs w:val="16"/>
              </w:rPr>
            </w:pPr>
            <w:r w:rsidRPr="009771D0">
              <w:rPr>
                <w:sz w:val="16"/>
                <w:szCs w:val="16"/>
              </w:rPr>
              <w:t>The GUI layout</w:t>
            </w:r>
            <w:r>
              <w:rPr>
                <w:sz w:val="16"/>
                <w:szCs w:val="16"/>
              </w:rPr>
              <w:t xml:space="preserve"> and behaviour</w:t>
            </w:r>
            <w:r w:rsidRPr="009771D0">
              <w:rPr>
                <w:sz w:val="16"/>
                <w:szCs w:val="16"/>
              </w:rPr>
              <w:t xml:space="preserve"> is very poor</w:t>
            </w:r>
            <w:r>
              <w:rPr>
                <w:sz w:val="16"/>
                <w:szCs w:val="16"/>
              </w:rPr>
              <w:t xml:space="preserve"> or not done</w:t>
            </w:r>
            <w:r w:rsidRPr="009771D0">
              <w:rPr>
                <w:sz w:val="16"/>
                <w:szCs w:val="16"/>
              </w:rPr>
              <w:t>.</w:t>
            </w:r>
          </w:p>
        </w:tc>
      </w:tr>
      <w:tr w:rsidR="00984A1D" w:rsidRPr="00DB408D" w14:paraId="0AB9D62C" w14:textId="77777777" w:rsidTr="00A12E85">
        <w:tc>
          <w:tcPr>
            <w:tcW w:w="1870" w:type="dxa"/>
          </w:tcPr>
          <w:p w14:paraId="61939231" w14:textId="77777777" w:rsidR="00984A1D" w:rsidRDefault="00984A1D" w:rsidP="00A12E85">
            <w:pPr>
              <w:rPr>
                <w:b/>
                <w:sz w:val="16"/>
                <w:szCs w:val="16"/>
              </w:rPr>
            </w:pPr>
            <w:r w:rsidRPr="00912D25">
              <w:rPr>
                <w:b/>
                <w:sz w:val="16"/>
                <w:szCs w:val="16"/>
              </w:rPr>
              <w:t>Correctness</w:t>
            </w:r>
          </w:p>
          <w:p w14:paraId="755C53D7" w14:textId="77777777" w:rsidR="00984A1D" w:rsidRDefault="00984A1D" w:rsidP="00A12E85">
            <w:pPr>
              <w:rPr>
                <w:b/>
                <w:sz w:val="16"/>
                <w:szCs w:val="16"/>
              </w:rPr>
            </w:pPr>
          </w:p>
          <w:p w14:paraId="72094A7A" w14:textId="77777777" w:rsidR="00984A1D" w:rsidRPr="00984A1D" w:rsidRDefault="00984A1D" w:rsidP="00A12E85">
            <w:pPr>
              <w:rPr>
                <w:b/>
                <w:i/>
                <w:sz w:val="16"/>
                <w:szCs w:val="16"/>
              </w:rPr>
            </w:pPr>
            <w:r w:rsidRPr="00984A1D">
              <w:rPr>
                <w:b/>
                <w:i/>
                <w:sz w:val="16"/>
                <w:szCs w:val="16"/>
              </w:rPr>
              <w:t>Worth double</w:t>
            </w:r>
          </w:p>
        </w:tc>
        <w:tc>
          <w:tcPr>
            <w:tcW w:w="2802" w:type="dxa"/>
          </w:tcPr>
          <w:p w14:paraId="697B0F65" w14:textId="77777777" w:rsidR="00984A1D" w:rsidRPr="00912D25" w:rsidRDefault="00984A1D" w:rsidP="00A12E85">
            <w:pPr>
              <w:rPr>
                <w:sz w:val="16"/>
                <w:szCs w:val="16"/>
              </w:rPr>
            </w:pPr>
            <w:r w:rsidRPr="00912D25">
              <w:rPr>
                <w:sz w:val="16"/>
                <w:szCs w:val="16"/>
              </w:rPr>
              <w:t>Program works correctly for all functionality required.</w:t>
            </w:r>
          </w:p>
        </w:tc>
        <w:tc>
          <w:tcPr>
            <w:tcW w:w="2797" w:type="dxa"/>
            <w:vMerge/>
          </w:tcPr>
          <w:p w14:paraId="310A973E" w14:textId="77777777" w:rsidR="00984A1D" w:rsidRPr="00912D25" w:rsidRDefault="00984A1D" w:rsidP="00A12E85">
            <w:pPr>
              <w:rPr>
                <w:b/>
                <w:sz w:val="16"/>
                <w:szCs w:val="16"/>
              </w:rPr>
            </w:pPr>
          </w:p>
        </w:tc>
        <w:tc>
          <w:tcPr>
            <w:tcW w:w="2794" w:type="dxa"/>
          </w:tcPr>
          <w:p w14:paraId="7E590188" w14:textId="77777777" w:rsidR="00984A1D" w:rsidRPr="00912D25" w:rsidRDefault="00984A1D" w:rsidP="00A12E85">
            <w:pPr>
              <w:rPr>
                <w:sz w:val="16"/>
                <w:szCs w:val="16"/>
              </w:rPr>
            </w:pPr>
            <w:r>
              <w:rPr>
                <w:sz w:val="16"/>
                <w:szCs w:val="16"/>
              </w:rPr>
              <w:t>T</w:t>
            </w:r>
            <w:r w:rsidRPr="00912D25">
              <w:rPr>
                <w:sz w:val="16"/>
                <w:szCs w:val="16"/>
              </w:rPr>
              <w:t xml:space="preserve">here are some significant problems </w:t>
            </w:r>
            <w:r>
              <w:rPr>
                <w:sz w:val="16"/>
                <w:szCs w:val="16"/>
              </w:rPr>
              <w:t>with p</w:t>
            </w:r>
            <w:r w:rsidRPr="00912D25">
              <w:rPr>
                <w:sz w:val="16"/>
                <w:szCs w:val="16"/>
              </w:rPr>
              <w:t xml:space="preserve">rogram </w:t>
            </w:r>
            <w:r>
              <w:rPr>
                <w:sz w:val="16"/>
                <w:szCs w:val="16"/>
              </w:rPr>
              <w:t>functionality</w:t>
            </w:r>
            <w:r w:rsidRPr="00912D25">
              <w:rPr>
                <w:sz w:val="16"/>
                <w:szCs w:val="16"/>
              </w:rPr>
              <w:t>.</w:t>
            </w:r>
          </w:p>
        </w:tc>
        <w:tc>
          <w:tcPr>
            <w:tcW w:w="2603" w:type="dxa"/>
            <w:vMerge/>
          </w:tcPr>
          <w:p w14:paraId="379CC0B5" w14:textId="77777777" w:rsidR="00984A1D" w:rsidRPr="00912D25" w:rsidRDefault="00984A1D" w:rsidP="00A12E85">
            <w:pPr>
              <w:rPr>
                <w:b/>
                <w:sz w:val="16"/>
                <w:szCs w:val="16"/>
              </w:rPr>
            </w:pPr>
          </w:p>
        </w:tc>
        <w:tc>
          <w:tcPr>
            <w:tcW w:w="2810" w:type="dxa"/>
          </w:tcPr>
          <w:p w14:paraId="1399B4CD" w14:textId="77777777" w:rsidR="00984A1D" w:rsidRPr="00912D25" w:rsidRDefault="00984A1D" w:rsidP="00A12E85">
            <w:pPr>
              <w:rPr>
                <w:sz w:val="16"/>
                <w:szCs w:val="16"/>
              </w:rPr>
            </w:pPr>
            <w:r w:rsidRPr="00912D25">
              <w:rPr>
                <w:sz w:val="16"/>
                <w:szCs w:val="16"/>
              </w:rPr>
              <w:t>Program works incorrectly for all functionality required.</w:t>
            </w:r>
          </w:p>
        </w:tc>
      </w:tr>
      <w:tr w:rsidR="00984A1D" w:rsidRPr="00DB408D" w14:paraId="4CEF49F5" w14:textId="77777777" w:rsidTr="00A12E85">
        <w:tc>
          <w:tcPr>
            <w:tcW w:w="1870" w:type="dxa"/>
          </w:tcPr>
          <w:p w14:paraId="165A0438" w14:textId="77777777" w:rsidR="00984A1D" w:rsidRPr="00912D25" w:rsidRDefault="00984A1D" w:rsidP="00A12E85">
            <w:pPr>
              <w:rPr>
                <w:b/>
                <w:sz w:val="16"/>
                <w:szCs w:val="16"/>
              </w:rPr>
            </w:pPr>
            <w:r w:rsidRPr="00912D25">
              <w:rPr>
                <w:rFonts w:cs="Arial"/>
                <w:b/>
                <w:sz w:val="16"/>
                <w:szCs w:val="16"/>
                <w:u w:val="single"/>
              </w:rPr>
              <w:t>Quality of Code</w:t>
            </w:r>
            <w:r w:rsidRPr="00912D25">
              <w:rPr>
                <w:b/>
                <w:sz w:val="16"/>
                <w:szCs w:val="16"/>
              </w:rPr>
              <w:br/>
              <w:t>Identifier naming</w:t>
            </w:r>
          </w:p>
        </w:tc>
        <w:tc>
          <w:tcPr>
            <w:tcW w:w="2802" w:type="dxa"/>
          </w:tcPr>
          <w:p w14:paraId="16608E98" w14:textId="77777777" w:rsidR="00984A1D" w:rsidRPr="00912D25" w:rsidRDefault="00984A1D" w:rsidP="00A12E85">
            <w:pPr>
              <w:rPr>
                <w:sz w:val="16"/>
                <w:szCs w:val="16"/>
              </w:rPr>
            </w:pPr>
            <w:r w:rsidRPr="00912D25">
              <w:rPr>
                <w:sz w:val="16"/>
                <w:szCs w:val="16"/>
              </w:rPr>
              <w:t>All function, variable and constant names are appropriate, meaningful and consistent.</w:t>
            </w:r>
          </w:p>
        </w:tc>
        <w:tc>
          <w:tcPr>
            <w:tcW w:w="2797" w:type="dxa"/>
            <w:vMerge/>
          </w:tcPr>
          <w:p w14:paraId="114B242E" w14:textId="77777777" w:rsidR="00984A1D" w:rsidRPr="00912D25" w:rsidRDefault="00984A1D" w:rsidP="00A12E85">
            <w:pPr>
              <w:rPr>
                <w:sz w:val="16"/>
                <w:szCs w:val="16"/>
              </w:rPr>
            </w:pPr>
          </w:p>
        </w:tc>
        <w:tc>
          <w:tcPr>
            <w:tcW w:w="2794" w:type="dxa"/>
          </w:tcPr>
          <w:p w14:paraId="0AB7ACB7" w14:textId="77777777" w:rsidR="00984A1D" w:rsidRPr="00912D25" w:rsidRDefault="00984A1D" w:rsidP="00A12E85">
            <w:pPr>
              <w:rPr>
                <w:sz w:val="16"/>
                <w:szCs w:val="16"/>
              </w:rPr>
            </w:pPr>
            <w:r>
              <w:rPr>
                <w:sz w:val="16"/>
                <w:szCs w:val="16"/>
              </w:rPr>
              <w:t>Several</w:t>
            </w:r>
            <w:r w:rsidRPr="00912D25">
              <w:rPr>
                <w:sz w:val="16"/>
                <w:szCs w:val="16"/>
              </w:rPr>
              <w:t xml:space="preserve"> function, variable or constant names are not appropriate, meaningful or consistent.</w:t>
            </w:r>
          </w:p>
        </w:tc>
        <w:tc>
          <w:tcPr>
            <w:tcW w:w="2603" w:type="dxa"/>
            <w:vMerge/>
          </w:tcPr>
          <w:p w14:paraId="43699E34" w14:textId="77777777" w:rsidR="00984A1D" w:rsidRPr="00912D25" w:rsidRDefault="00984A1D" w:rsidP="00A12E85">
            <w:pPr>
              <w:rPr>
                <w:b/>
                <w:sz w:val="16"/>
                <w:szCs w:val="16"/>
              </w:rPr>
            </w:pPr>
          </w:p>
        </w:tc>
        <w:tc>
          <w:tcPr>
            <w:tcW w:w="2810" w:type="dxa"/>
          </w:tcPr>
          <w:p w14:paraId="45E713CC" w14:textId="77777777" w:rsidR="00984A1D" w:rsidRPr="00912D25" w:rsidRDefault="00984A1D" w:rsidP="00A12E85">
            <w:pPr>
              <w:rPr>
                <w:sz w:val="16"/>
                <w:szCs w:val="16"/>
              </w:rPr>
            </w:pPr>
            <w:r>
              <w:rPr>
                <w:sz w:val="16"/>
                <w:szCs w:val="16"/>
              </w:rPr>
              <w:t>Many</w:t>
            </w:r>
            <w:r w:rsidRPr="00912D25">
              <w:rPr>
                <w:sz w:val="16"/>
                <w:szCs w:val="16"/>
              </w:rPr>
              <w:t xml:space="preserve"> function, variable or constant names are not appropriate, meaningful or consistent.</w:t>
            </w:r>
          </w:p>
        </w:tc>
      </w:tr>
      <w:tr w:rsidR="00984A1D" w:rsidRPr="00DB408D" w14:paraId="3951E9A5" w14:textId="77777777" w:rsidTr="00A12E85">
        <w:tc>
          <w:tcPr>
            <w:tcW w:w="1870" w:type="dxa"/>
          </w:tcPr>
          <w:p w14:paraId="12F51579" w14:textId="77777777" w:rsidR="00984A1D" w:rsidRPr="00912D25" w:rsidRDefault="00984A1D" w:rsidP="00A12E85">
            <w:pPr>
              <w:rPr>
                <w:b/>
                <w:sz w:val="16"/>
                <w:szCs w:val="16"/>
              </w:rPr>
            </w:pPr>
            <w:r w:rsidRPr="00912D25">
              <w:rPr>
                <w:b/>
                <w:sz w:val="16"/>
                <w:szCs w:val="16"/>
              </w:rPr>
              <w:t>Use of code constructs</w:t>
            </w:r>
          </w:p>
        </w:tc>
        <w:tc>
          <w:tcPr>
            <w:tcW w:w="2802" w:type="dxa"/>
          </w:tcPr>
          <w:p w14:paraId="5F4571C9" w14:textId="77777777" w:rsidR="00984A1D" w:rsidRPr="00912D25" w:rsidRDefault="00984A1D" w:rsidP="00A12E85">
            <w:pPr>
              <w:rPr>
                <w:sz w:val="16"/>
                <w:szCs w:val="16"/>
              </w:rPr>
            </w:pPr>
            <w:r w:rsidRPr="00912D25">
              <w:rPr>
                <w:sz w:val="16"/>
                <w:szCs w:val="16"/>
              </w:rPr>
              <w:t>Appropriate and efficient code use, including no unnecessary duplication, good logical choices for control</w:t>
            </w:r>
            <w:r>
              <w:rPr>
                <w:sz w:val="16"/>
                <w:szCs w:val="16"/>
              </w:rPr>
              <w:t xml:space="preserve"> and storage</w:t>
            </w:r>
            <w:r w:rsidRPr="00912D25">
              <w:rPr>
                <w:sz w:val="16"/>
                <w:szCs w:val="16"/>
              </w:rPr>
              <w:t>, good use of constants, etc.</w:t>
            </w:r>
          </w:p>
        </w:tc>
        <w:tc>
          <w:tcPr>
            <w:tcW w:w="2797" w:type="dxa"/>
            <w:vMerge/>
          </w:tcPr>
          <w:p w14:paraId="062B1A05" w14:textId="77777777" w:rsidR="00984A1D" w:rsidRPr="00912D25" w:rsidRDefault="00984A1D" w:rsidP="00A12E85">
            <w:pPr>
              <w:rPr>
                <w:sz w:val="16"/>
                <w:szCs w:val="16"/>
              </w:rPr>
            </w:pPr>
          </w:p>
        </w:tc>
        <w:tc>
          <w:tcPr>
            <w:tcW w:w="2794" w:type="dxa"/>
          </w:tcPr>
          <w:p w14:paraId="3E91D7CE" w14:textId="77777777" w:rsidR="00984A1D" w:rsidRPr="00912D25" w:rsidRDefault="00984A1D" w:rsidP="00A12E85">
            <w:pPr>
              <w:rPr>
                <w:sz w:val="16"/>
                <w:szCs w:val="16"/>
              </w:rPr>
            </w:pPr>
            <w:r>
              <w:rPr>
                <w:sz w:val="16"/>
                <w:szCs w:val="16"/>
              </w:rPr>
              <w:t>Several</w:t>
            </w:r>
            <w:r w:rsidRPr="00912D25">
              <w:rPr>
                <w:sz w:val="16"/>
                <w:szCs w:val="16"/>
              </w:rPr>
              <w:t xml:space="preserve"> problems, e.g. unnecessary duplication, poor control, no </w:t>
            </w:r>
            <w:r>
              <w:rPr>
                <w:sz w:val="16"/>
                <w:szCs w:val="16"/>
              </w:rPr>
              <w:t xml:space="preserve">use of </w:t>
            </w:r>
            <w:r w:rsidRPr="00912D25">
              <w:rPr>
                <w:sz w:val="16"/>
                <w:szCs w:val="16"/>
              </w:rPr>
              <w:t>constants.</w:t>
            </w:r>
            <w:r w:rsidRPr="00912D25">
              <w:rPr>
                <w:sz w:val="16"/>
                <w:szCs w:val="16"/>
              </w:rPr>
              <w:br/>
            </w:r>
          </w:p>
        </w:tc>
        <w:tc>
          <w:tcPr>
            <w:tcW w:w="2603" w:type="dxa"/>
            <w:vMerge/>
          </w:tcPr>
          <w:p w14:paraId="7C10D731" w14:textId="77777777" w:rsidR="00984A1D" w:rsidRPr="00912D25" w:rsidRDefault="00984A1D" w:rsidP="00A12E85">
            <w:pPr>
              <w:rPr>
                <w:b/>
                <w:sz w:val="16"/>
                <w:szCs w:val="16"/>
              </w:rPr>
            </w:pPr>
          </w:p>
        </w:tc>
        <w:tc>
          <w:tcPr>
            <w:tcW w:w="2810" w:type="dxa"/>
          </w:tcPr>
          <w:p w14:paraId="2D1C7F71" w14:textId="77777777" w:rsidR="00984A1D" w:rsidRPr="00912D25" w:rsidRDefault="00984A1D" w:rsidP="00A12E85">
            <w:pPr>
              <w:rPr>
                <w:sz w:val="16"/>
                <w:szCs w:val="16"/>
              </w:rPr>
            </w:pPr>
            <w:r w:rsidRPr="00912D25">
              <w:rPr>
                <w:sz w:val="16"/>
                <w:szCs w:val="16"/>
              </w:rPr>
              <w:t>M</w:t>
            </w:r>
            <w:r>
              <w:rPr>
                <w:sz w:val="16"/>
                <w:szCs w:val="16"/>
              </w:rPr>
              <w:t>any</w:t>
            </w:r>
            <w:r w:rsidRPr="00912D25">
              <w:rPr>
                <w:sz w:val="16"/>
                <w:szCs w:val="16"/>
              </w:rPr>
              <w:t xml:space="preserve"> problems with code use.</w:t>
            </w:r>
          </w:p>
        </w:tc>
      </w:tr>
      <w:tr w:rsidR="00984A1D" w:rsidRPr="00DB408D" w14:paraId="7F9D9F6A" w14:textId="77777777" w:rsidTr="00A12E85">
        <w:tc>
          <w:tcPr>
            <w:tcW w:w="1870" w:type="dxa"/>
          </w:tcPr>
          <w:p w14:paraId="167D1F62" w14:textId="77777777" w:rsidR="00984A1D" w:rsidRPr="00912D25" w:rsidRDefault="00984A1D" w:rsidP="00A12E85">
            <w:pPr>
              <w:rPr>
                <w:b/>
                <w:sz w:val="16"/>
                <w:szCs w:val="16"/>
              </w:rPr>
            </w:pPr>
            <w:r w:rsidRPr="00912D25">
              <w:rPr>
                <w:b/>
                <w:sz w:val="16"/>
                <w:szCs w:val="16"/>
              </w:rPr>
              <w:t>Use of functions</w:t>
            </w:r>
          </w:p>
        </w:tc>
        <w:tc>
          <w:tcPr>
            <w:tcW w:w="2802" w:type="dxa"/>
          </w:tcPr>
          <w:p w14:paraId="5929AE2B" w14:textId="77777777" w:rsidR="00984A1D" w:rsidRPr="00912D25" w:rsidRDefault="00984A1D" w:rsidP="00A12E85">
            <w:pPr>
              <w:rPr>
                <w:sz w:val="16"/>
                <w:szCs w:val="16"/>
              </w:rPr>
            </w:pPr>
            <w:r w:rsidRPr="00912D25">
              <w:rPr>
                <w:sz w:val="16"/>
                <w:szCs w:val="16"/>
              </w:rPr>
              <w:t>Functions</w:t>
            </w:r>
            <w:r>
              <w:rPr>
                <w:sz w:val="16"/>
                <w:szCs w:val="16"/>
              </w:rPr>
              <w:t xml:space="preserve"> </w:t>
            </w:r>
            <w:r w:rsidRPr="00912D25">
              <w:rPr>
                <w:sz w:val="16"/>
                <w:szCs w:val="16"/>
              </w:rPr>
              <w:t>and parameters</w:t>
            </w:r>
            <w:r>
              <w:rPr>
                <w:sz w:val="16"/>
                <w:szCs w:val="16"/>
              </w:rPr>
              <w:t xml:space="preserve"> in main program</w:t>
            </w:r>
            <w:r w:rsidRPr="00912D25">
              <w:rPr>
                <w:sz w:val="16"/>
                <w:szCs w:val="16"/>
              </w:rPr>
              <w:t xml:space="preserve"> are appropriately used</w:t>
            </w:r>
            <w:r>
              <w:rPr>
                <w:sz w:val="16"/>
                <w:szCs w:val="16"/>
              </w:rPr>
              <w:t xml:space="preserve"> with good design</w:t>
            </w:r>
            <w:r w:rsidRPr="00912D25">
              <w:rPr>
                <w:sz w:val="16"/>
                <w:szCs w:val="16"/>
              </w:rPr>
              <w:t>.</w:t>
            </w:r>
          </w:p>
        </w:tc>
        <w:tc>
          <w:tcPr>
            <w:tcW w:w="2797" w:type="dxa"/>
            <w:vMerge/>
          </w:tcPr>
          <w:p w14:paraId="2F0B90F9" w14:textId="77777777" w:rsidR="00984A1D" w:rsidRPr="00912D25" w:rsidRDefault="00984A1D" w:rsidP="00A12E85">
            <w:pPr>
              <w:rPr>
                <w:sz w:val="16"/>
                <w:szCs w:val="16"/>
              </w:rPr>
            </w:pPr>
          </w:p>
        </w:tc>
        <w:tc>
          <w:tcPr>
            <w:tcW w:w="2794" w:type="dxa"/>
          </w:tcPr>
          <w:p w14:paraId="69C562C4" w14:textId="77777777" w:rsidR="00984A1D" w:rsidRPr="00912D25" w:rsidRDefault="00984A1D" w:rsidP="00A12E85">
            <w:pPr>
              <w:rPr>
                <w:sz w:val="16"/>
                <w:szCs w:val="16"/>
              </w:rPr>
            </w:pPr>
            <w:r w:rsidRPr="00912D25">
              <w:rPr>
                <w:sz w:val="16"/>
                <w:szCs w:val="16"/>
              </w:rPr>
              <w:t>Minimal use of functions or other sign</w:t>
            </w:r>
            <w:r>
              <w:rPr>
                <w:sz w:val="16"/>
                <w:szCs w:val="16"/>
              </w:rPr>
              <w:t xml:space="preserve">ificant problems with functions, </w:t>
            </w:r>
            <w:r w:rsidRPr="00912D25">
              <w:rPr>
                <w:sz w:val="16"/>
                <w:szCs w:val="16"/>
              </w:rPr>
              <w:t>e.g. incorrect parameters or function calls or main code outside main function.</w:t>
            </w:r>
          </w:p>
        </w:tc>
        <w:tc>
          <w:tcPr>
            <w:tcW w:w="2603" w:type="dxa"/>
            <w:vMerge/>
          </w:tcPr>
          <w:p w14:paraId="546AEFE3" w14:textId="77777777" w:rsidR="00984A1D" w:rsidRPr="00912D25" w:rsidRDefault="00984A1D" w:rsidP="00A12E85">
            <w:pPr>
              <w:rPr>
                <w:b/>
                <w:sz w:val="16"/>
                <w:szCs w:val="16"/>
              </w:rPr>
            </w:pPr>
          </w:p>
        </w:tc>
        <w:tc>
          <w:tcPr>
            <w:tcW w:w="2810" w:type="dxa"/>
          </w:tcPr>
          <w:p w14:paraId="2581CCE1" w14:textId="77777777" w:rsidR="00984A1D" w:rsidRPr="00912D25" w:rsidRDefault="00984A1D" w:rsidP="00A12E85">
            <w:pPr>
              <w:rPr>
                <w:sz w:val="16"/>
                <w:szCs w:val="16"/>
              </w:rPr>
            </w:pPr>
            <w:r w:rsidRPr="00912D25">
              <w:rPr>
                <w:sz w:val="16"/>
                <w:szCs w:val="16"/>
              </w:rPr>
              <w:t>No functions used or functions used very poorly.</w:t>
            </w:r>
          </w:p>
        </w:tc>
      </w:tr>
      <w:tr w:rsidR="00984A1D" w:rsidRPr="00DB408D" w14:paraId="5643AF0F" w14:textId="77777777" w:rsidTr="00A12E85">
        <w:tc>
          <w:tcPr>
            <w:tcW w:w="1870" w:type="dxa"/>
          </w:tcPr>
          <w:p w14:paraId="5CF990E1" w14:textId="77777777" w:rsidR="00984A1D" w:rsidRPr="009771D0" w:rsidRDefault="00984A1D" w:rsidP="00A12E85">
            <w:pPr>
              <w:rPr>
                <w:b/>
                <w:sz w:val="16"/>
                <w:szCs w:val="16"/>
              </w:rPr>
            </w:pPr>
            <w:r>
              <w:rPr>
                <w:rFonts w:cs="Arial"/>
                <w:b/>
                <w:color w:val="000000"/>
                <w:sz w:val="16"/>
                <w:szCs w:val="18"/>
              </w:rPr>
              <w:t>Use of classes and methods</w:t>
            </w:r>
          </w:p>
        </w:tc>
        <w:tc>
          <w:tcPr>
            <w:tcW w:w="2802" w:type="dxa"/>
          </w:tcPr>
          <w:p w14:paraId="6D37ECD0" w14:textId="77777777" w:rsidR="00984A1D" w:rsidRPr="009771D0" w:rsidRDefault="00984A1D" w:rsidP="00A12E85">
            <w:pPr>
              <w:rPr>
                <w:sz w:val="16"/>
                <w:szCs w:val="16"/>
              </w:rPr>
            </w:pPr>
            <w:r>
              <w:rPr>
                <w:sz w:val="16"/>
                <w:szCs w:val="16"/>
              </w:rPr>
              <w:t>Classes and methods are used correctly as required. Method inputs and outputs are well designed</w:t>
            </w:r>
          </w:p>
        </w:tc>
        <w:tc>
          <w:tcPr>
            <w:tcW w:w="2797" w:type="dxa"/>
            <w:vMerge/>
          </w:tcPr>
          <w:p w14:paraId="1584E90B" w14:textId="77777777" w:rsidR="00984A1D" w:rsidRPr="009771D0" w:rsidRDefault="00984A1D" w:rsidP="00A12E85">
            <w:pPr>
              <w:rPr>
                <w:sz w:val="16"/>
                <w:szCs w:val="16"/>
              </w:rPr>
            </w:pPr>
          </w:p>
        </w:tc>
        <w:tc>
          <w:tcPr>
            <w:tcW w:w="2794" w:type="dxa"/>
          </w:tcPr>
          <w:p w14:paraId="26ECF9AE" w14:textId="77777777" w:rsidR="00984A1D" w:rsidRPr="009771D0" w:rsidRDefault="00984A1D" w:rsidP="00A12E85">
            <w:pPr>
              <w:rPr>
                <w:sz w:val="16"/>
                <w:szCs w:val="16"/>
              </w:rPr>
            </w:pPr>
            <w:r>
              <w:rPr>
                <w:sz w:val="16"/>
                <w:szCs w:val="16"/>
              </w:rPr>
              <w:t>Some aspects of classes and methods are not well used, e.g. methods not used where they should be, problems with method/parameter design, incorrect use of objects.</w:t>
            </w:r>
          </w:p>
        </w:tc>
        <w:tc>
          <w:tcPr>
            <w:tcW w:w="2603" w:type="dxa"/>
            <w:vMerge/>
          </w:tcPr>
          <w:p w14:paraId="6C3341E7" w14:textId="77777777" w:rsidR="00984A1D" w:rsidRDefault="00984A1D" w:rsidP="00A12E85">
            <w:pPr>
              <w:rPr>
                <w:b/>
                <w:sz w:val="16"/>
                <w:szCs w:val="16"/>
              </w:rPr>
            </w:pPr>
          </w:p>
        </w:tc>
        <w:tc>
          <w:tcPr>
            <w:tcW w:w="2810" w:type="dxa"/>
          </w:tcPr>
          <w:p w14:paraId="057435E1" w14:textId="77777777" w:rsidR="00984A1D" w:rsidRPr="00912D25" w:rsidRDefault="00984A1D" w:rsidP="00A12E85">
            <w:pPr>
              <w:rPr>
                <w:sz w:val="16"/>
                <w:szCs w:val="16"/>
              </w:rPr>
            </w:pPr>
            <w:r>
              <w:rPr>
                <w:sz w:val="16"/>
                <w:szCs w:val="16"/>
              </w:rPr>
              <w:t>Classes and methods used very poorly or not used at all.</w:t>
            </w:r>
          </w:p>
        </w:tc>
      </w:tr>
      <w:tr w:rsidR="00984A1D" w:rsidRPr="00DB408D" w14:paraId="3CD8B19C" w14:textId="77777777" w:rsidTr="00A12E85">
        <w:tc>
          <w:tcPr>
            <w:tcW w:w="1870" w:type="dxa"/>
          </w:tcPr>
          <w:p w14:paraId="7D9FC6BC" w14:textId="77777777" w:rsidR="00984A1D" w:rsidRPr="00912D25" w:rsidRDefault="00984A1D" w:rsidP="00A12E85">
            <w:pPr>
              <w:rPr>
                <w:b/>
                <w:sz w:val="16"/>
                <w:szCs w:val="16"/>
              </w:rPr>
            </w:pPr>
            <w:r w:rsidRPr="00912D25">
              <w:rPr>
                <w:b/>
                <w:sz w:val="16"/>
                <w:szCs w:val="16"/>
              </w:rPr>
              <w:t>Formatting</w:t>
            </w:r>
          </w:p>
        </w:tc>
        <w:tc>
          <w:tcPr>
            <w:tcW w:w="2802" w:type="dxa"/>
          </w:tcPr>
          <w:p w14:paraId="759816E6" w14:textId="77777777" w:rsidR="00984A1D" w:rsidRPr="00912D25" w:rsidRDefault="00984A1D" w:rsidP="00A12E85">
            <w:pPr>
              <w:rPr>
                <w:sz w:val="16"/>
                <w:szCs w:val="16"/>
              </w:rPr>
            </w:pPr>
            <w:r w:rsidRPr="00912D25">
              <w:rPr>
                <w:sz w:val="16"/>
                <w:szCs w:val="16"/>
              </w:rPr>
              <w:t>All formatting is appropriate, including correct indentation, horizontal spacing and consistent vertical line spacing. PyCharm shows no formatting warnings.</w:t>
            </w:r>
          </w:p>
        </w:tc>
        <w:tc>
          <w:tcPr>
            <w:tcW w:w="2797" w:type="dxa"/>
            <w:vMerge/>
          </w:tcPr>
          <w:p w14:paraId="66B37874" w14:textId="77777777" w:rsidR="00984A1D" w:rsidRPr="00912D25" w:rsidRDefault="00984A1D" w:rsidP="00A12E85">
            <w:pPr>
              <w:rPr>
                <w:sz w:val="16"/>
                <w:szCs w:val="16"/>
              </w:rPr>
            </w:pPr>
          </w:p>
        </w:tc>
        <w:tc>
          <w:tcPr>
            <w:tcW w:w="2794" w:type="dxa"/>
          </w:tcPr>
          <w:p w14:paraId="0E20E092" w14:textId="77777777" w:rsidR="00984A1D" w:rsidRPr="00912D25" w:rsidRDefault="00984A1D" w:rsidP="00A12E85">
            <w:pPr>
              <w:rPr>
                <w:sz w:val="16"/>
                <w:szCs w:val="16"/>
              </w:rPr>
            </w:pPr>
            <w:r w:rsidRPr="00912D25">
              <w:rPr>
                <w:sz w:val="16"/>
                <w:szCs w:val="16"/>
              </w:rPr>
              <w:t>Significant problems with formatting reduces readability of code. PyCharm shows formatting warnings.</w:t>
            </w:r>
          </w:p>
          <w:p w14:paraId="1E540022" w14:textId="77777777" w:rsidR="00984A1D" w:rsidRPr="00912D25" w:rsidRDefault="00984A1D" w:rsidP="00A12E85">
            <w:pPr>
              <w:rPr>
                <w:b/>
                <w:sz w:val="16"/>
                <w:szCs w:val="16"/>
              </w:rPr>
            </w:pPr>
          </w:p>
        </w:tc>
        <w:tc>
          <w:tcPr>
            <w:tcW w:w="2603" w:type="dxa"/>
            <w:vMerge/>
          </w:tcPr>
          <w:p w14:paraId="1795C995" w14:textId="77777777" w:rsidR="00984A1D" w:rsidRPr="00912D25" w:rsidRDefault="00984A1D" w:rsidP="00A12E85">
            <w:pPr>
              <w:rPr>
                <w:b/>
                <w:sz w:val="16"/>
                <w:szCs w:val="16"/>
              </w:rPr>
            </w:pPr>
          </w:p>
        </w:tc>
        <w:tc>
          <w:tcPr>
            <w:tcW w:w="2810" w:type="dxa"/>
          </w:tcPr>
          <w:p w14:paraId="68631991" w14:textId="77777777" w:rsidR="00984A1D" w:rsidRPr="00912D25" w:rsidRDefault="00984A1D" w:rsidP="00A12E85">
            <w:pPr>
              <w:rPr>
                <w:sz w:val="16"/>
                <w:szCs w:val="16"/>
              </w:rPr>
            </w:pPr>
            <w:r w:rsidRPr="00912D25">
              <w:rPr>
                <w:sz w:val="16"/>
                <w:szCs w:val="16"/>
              </w:rPr>
              <w:t xml:space="preserve">Readability is poor due to formatting problems. PyCharm shows </w:t>
            </w:r>
            <w:r>
              <w:rPr>
                <w:sz w:val="16"/>
                <w:szCs w:val="16"/>
              </w:rPr>
              <w:t xml:space="preserve">many </w:t>
            </w:r>
            <w:r w:rsidRPr="00912D25">
              <w:rPr>
                <w:sz w:val="16"/>
                <w:szCs w:val="16"/>
              </w:rPr>
              <w:t>formatting warnings.</w:t>
            </w:r>
          </w:p>
        </w:tc>
      </w:tr>
      <w:tr w:rsidR="00984A1D" w:rsidRPr="00DB408D" w14:paraId="44A2C4EE" w14:textId="77777777" w:rsidTr="00A12E85">
        <w:trPr>
          <w:trHeight w:val="186"/>
        </w:trPr>
        <w:tc>
          <w:tcPr>
            <w:tcW w:w="1870" w:type="dxa"/>
          </w:tcPr>
          <w:p w14:paraId="602270A8" w14:textId="77777777" w:rsidR="00984A1D" w:rsidRPr="00912D25" w:rsidRDefault="00984A1D" w:rsidP="00A12E85">
            <w:pPr>
              <w:rPr>
                <w:b/>
                <w:sz w:val="16"/>
                <w:szCs w:val="16"/>
              </w:rPr>
            </w:pPr>
            <w:r w:rsidRPr="00912D25">
              <w:rPr>
                <w:b/>
                <w:sz w:val="16"/>
                <w:szCs w:val="16"/>
              </w:rPr>
              <w:t>Commenting</w:t>
            </w:r>
          </w:p>
        </w:tc>
        <w:tc>
          <w:tcPr>
            <w:tcW w:w="2802" w:type="dxa"/>
          </w:tcPr>
          <w:p w14:paraId="2448C5B5" w14:textId="77777777" w:rsidR="00984A1D" w:rsidRPr="00912D25" w:rsidRDefault="00984A1D" w:rsidP="00A12E85">
            <w:pPr>
              <w:rPr>
                <w:b/>
                <w:sz w:val="16"/>
                <w:szCs w:val="16"/>
              </w:rPr>
            </w:pPr>
            <w:r w:rsidRPr="00912D25">
              <w:rPr>
                <w:sz w:val="16"/>
                <w:szCs w:val="16"/>
              </w:rPr>
              <w:t>Code contains inline comments where helpful, and meaningful function</w:t>
            </w:r>
            <w:r>
              <w:rPr>
                <w:sz w:val="16"/>
                <w:szCs w:val="16"/>
              </w:rPr>
              <w:t>/method</w:t>
            </w:r>
            <w:r w:rsidRPr="00912D25">
              <w:rPr>
                <w:sz w:val="16"/>
                <w:szCs w:val="16"/>
              </w:rPr>
              <w:t xml:space="preserve"> docstrings and top docstring containing program details (name, date, basic description, GitHub URL).</w:t>
            </w:r>
          </w:p>
        </w:tc>
        <w:tc>
          <w:tcPr>
            <w:tcW w:w="2797" w:type="dxa"/>
            <w:vMerge/>
          </w:tcPr>
          <w:p w14:paraId="16D58114" w14:textId="77777777" w:rsidR="00984A1D" w:rsidRPr="00912D25" w:rsidRDefault="00984A1D" w:rsidP="00A12E85">
            <w:pPr>
              <w:rPr>
                <w:b/>
                <w:sz w:val="16"/>
                <w:szCs w:val="16"/>
              </w:rPr>
            </w:pPr>
          </w:p>
        </w:tc>
        <w:tc>
          <w:tcPr>
            <w:tcW w:w="2794" w:type="dxa"/>
          </w:tcPr>
          <w:p w14:paraId="17C5AB51" w14:textId="77777777" w:rsidR="00984A1D" w:rsidRPr="00912D25" w:rsidRDefault="00984A1D" w:rsidP="00A12E85">
            <w:pPr>
              <w:rPr>
                <w:b/>
                <w:sz w:val="16"/>
                <w:szCs w:val="16"/>
              </w:rPr>
            </w:pPr>
            <w:r w:rsidRPr="00912D25">
              <w:rPr>
                <w:sz w:val="16"/>
                <w:szCs w:val="16"/>
              </w:rPr>
              <w:t xml:space="preserve">Comments are </w:t>
            </w:r>
            <w:r>
              <w:rPr>
                <w:sz w:val="16"/>
                <w:szCs w:val="16"/>
              </w:rPr>
              <w:t>reasonable</w:t>
            </w:r>
            <w:r w:rsidRPr="00912D25">
              <w:rPr>
                <w:sz w:val="16"/>
                <w:szCs w:val="16"/>
              </w:rPr>
              <w:t>, but there is some noise (too many comments) or some missing program details in docstring</w:t>
            </w:r>
            <w:r>
              <w:rPr>
                <w:sz w:val="16"/>
                <w:szCs w:val="16"/>
              </w:rPr>
              <w:t>s</w:t>
            </w:r>
            <w:r w:rsidRPr="00912D25">
              <w:rPr>
                <w:sz w:val="16"/>
                <w:szCs w:val="16"/>
              </w:rPr>
              <w:t xml:space="preserve"> or some inappropriate or missing inline comments</w:t>
            </w:r>
            <w:r>
              <w:rPr>
                <w:sz w:val="16"/>
                <w:szCs w:val="16"/>
              </w:rPr>
              <w:t>.</w:t>
            </w:r>
          </w:p>
        </w:tc>
        <w:tc>
          <w:tcPr>
            <w:tcW w:w="2603" w:type="dxa"/>
            <w:vMerge/>
          </w:tcPr>
          <w:p w14:paraId="154A0E1B" w14:textId="77777777" w:rsidR="00984A1D" w:rsidRPr="00912D25" w:rsidRDefault="00984A1D" w:rsidP="00A12E85">
            <w:pPr>
              <w:rPr>
                <w:b/>
                <w:sz w:val="16"/>
                <w:szCs w:val="16"/>
              </w:rPr>
            </w:pPr>
          </w:p>
        </w:tc>
        <w:tc>
          <w:tcPr>
            <w:tcW w:w="2810" w:type="dxa"/>
          </w:tcPr>
          <w:p w14:paraId="550BE6D1" w14:textId="77777777" w:rsidR="00984A1D" w:rsidRPr="00912D25" w:rsidRDefault="00984A1D" w:rsidP="00A12E85">
            <w:pPr>
              <w:rPr>
                <w:b/>
                <w:sz w:val="16"/>
                <w:szCs w:val="16"/>
              </w:rPr>
            </w:pPr>
            <w:r w:rsidRPr="00912D25">
              <w:rPr>
                <w:sz w:val="16"/>
                <w:szCs w:val="16"/>
              </w:rPr>
              <w:t xml:space="preserve">Commenting is very poor </w:t>
            </w:r>
            <w:r>
              <w:rPr>
                <w:sz w:val="16"/>
                <w:szCs w:val="16"/>
              </w:rPr>
              <w:t>or not done</w:t>
            </w:r>
            <w:r w:rsidRPr="00912D25">
              <w:rPr>
                <w:sz w:val="16"/>
                <w:szCs w:val="16"/>
              </w:rPr>
              <w:t>.</w:t>
            </w:r>
          </w:p>
        </w:tc>
      </w:tr>
    </w:tbl>
    <w:p w14:paraId="1A109275" w14:textId="77777777" w:rsidR="00CD6A63" w:rsidRDefault="00CD6A63" w:rsidP="004400CA">
      <w:pPr>
        <w:jc w:val="both"/>
      </w:pPr>
    </w:p>
    <w:p w14:paraId="7EC6D944" w14:textId="77777777" w:rsidR="00984A1D" w:rsidRDefault="00984A1D" w:rsidP="004400CA">
      <w:pPr>
        <w:jc w:val="both"/>
      </w:pPr>
    </w:p>
    <w:p w14:paraId="09CE1175" w14:textId="7641F87C" w:rsidR="00E3688B" w:rsidRPr="005334D2" w:rsidRDefault="00E3688B" w:rsidP="005334D2">
      <w:pPr>
        <w:jc w:val="both"/>
        <w:rPr>
          <w:rFonts w:asciiTheme="majorHAnsi" w:hAnsiTheme="majorHAnsi" w:cstheme="majorHAnsi"/>
          <w:sz w:val="16"/>
          <w:szCs w:val="16"/>
        </w:rPr>
      </w:pPr>
    </w:p>
    <w:sectPr w:rsidR="00E3688B" w:rsidRPr="005334D2" w:rsidSect="00F71AAD">
      <w:pgSz w:w="16820" w:h="11900" w:orient="landscape"/>
      <w:pgMar w:top="680" w:right="680" w:bottom="680" w:left="680" w:header="454" w:footer="51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CA550C" w14:textId="77777777" w:rsidR="00C7438A" w:rsidRDefault="00C7438A">
      <w:r>
        <w:separator/>
      </w:r>
    </w:p>
  </w:endnote>
  <w:endnote w:type="continuationSeparator" w:id="0">
    <w:p w14:paraId="7E585BD6" w14:textId="77777777" w:rsidR="00C7438A" w:rsidRDefault="00C743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auto"/>
    <w:pitch w:val="variable"/>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32038E" w14:textId="6A7D3E52" w:rsidR="00D87BB8" w:rsidRPr="00DE64B3" w:rsidRDefault="00D87BB8" w:rsidP="00DA4DA4">
    <w:pPr>
      <w:pStyle w:val="Footer"/>
      <w:tabs>
        <w:tab w:val="clear" w:pos="8640"/>
        <w:tab w:val="left" w:pos="6379"/>
        <w:tab w:val="right" w:pos="9923"/>
      </w:tabs>
      <w:rPr>
        <w:rFonts w:ascii="Arial" w:hAnsi="Arial" w:cs="Arial"/>
        <w:sz w:val="20"/>
        <w:szCs w:val="20"/>
      </w:rPr>
    </w:pPr>
    <w:r>
      <w:rPr>
        <w:rFonts w:ascii="Arial" w:hAnsi="Arial"/>
        <w:sz w:val="20"/>
        <w:szCs w:val="20"/>
      </w:rPr>
      <w:t>C</w:t>
    </w:r>
    <w:r w:rsidR="00180274">
      <w:rPr>
        <w:rFonts w:ascii="Arial" w:hAnsi="Arial"/>
        <w:sz w:val="20"/>
        <w:szCs w:val="20"/>
      </w:rPr>
      <w:t>P14</w:t>
    </w:r>
    <w:r>
      <w:rPr>
        <w:rFonts w:ascii="Arial" w:hAnsi="Arial"/>
        <w:sz w:val="20"/>
        <w:szCs w:val="20"/>
      </w:rPr>
      <w:t>0</w:t>
    </w:r>
    <w:r w:rsidR="00180274">
      <w:rPr>
        <w:rFonts w:ascii="Arial" w:hAnsi="Arial"/>
        <w:sz w:val="20"/>
        <w:szCs w:val="20"/>
      </w:rPr>
      <w:t>4/CP5632</w:t>
    </w:r>
    <w:r w:rsidR="008F7673">
      <w:rPr>
        <w:rFonts w:ascii="Arial" w:hAnsi="Arial"/>
        <w:sz w:val="20"/>
        <w:szCs w:val="20"/>
      </w:rPr>
      <w:t xml:space="preserve"> 2016</w:t>
    </w:r>
    <w:r>
      <w:rPr>
        <w:rFonts w:ascii="Arial" w:hAnsi="Arial"/>
        <w:sz w:val="20"/>
        <w:szCs w:val="20"/>
      </w:rPr>
      <w:t xml:space="preserve"> SP</w:t>
    </w:r>
    <w:r w:rsidR="00616FD5">
      <w:rPr>
        <w:rFonts w:ascii="Arial" w:hAnsi="Arial"/>
        <w:sz w:val="20"/>
        <w:szCs w:val="20"/>
      </w:rPr>
      <w:t>53</w:t>
    </w:r>
    <w:r>
      <w:rPr>
        <w:rFonts w:ascii="Arial" w:hAnsi="Arial"/>
        <w:sz w:val="20"/>
        <w:szCs w:val="20"/>
      </w:rPr>
      <w:t xml:space="preserve"> Assignment </w:t>
    </w:r>
    <w:r w:rsidR="007F4F59">
      <w:rPr>
        <w:rFonts w:ascii="Arial" w:hAnsi="Arial"/>
        <w:sz w:val="20"/>
        <w:szCs w:val="20"/>
      </w:rPr>
      <w:t>2</w:t>
    </w:r>
    <w:r>
      <w:rPr>
        <w:rFonts w:ascii="Arial" w:hAnsi="Arial"/>
        <w:sz w:val="20"/>
        <w:szCs w:val="20"/>
      </w:rPr>
      <w:t xml:space="preserve"> </w:t>
    </w:r>
    <w:r w:rsidRPr="00DE64B3">
      <w:rPr>
        <w:rFonts w:ascii="Arial" w:hAnsi="Arial"/>
        <w:sz w:val="20"/>
        <w:szCs w:val="20"/>
      </w:rPr>
      <w:t>© 201</w:t>
    </w:r>
    <w:r w:rsidR="00180274">
      <w:rPr>
        <w:rFonts w:ascii="Arial" w:hAnsi="Arial"/>
        <w:sz w:val="20"/>
        <w:szCs w:val="20"/>
      </w:rPr>
      <w:t>6</w:t>
    </w:r>
    <w:r w:rsidRPr="00DE64B3">
      <w:rPr>
        <w:rFonts w:ascii="Arial" w:hAnsi="Arial"/>
        <w:sz w:val="20"/>
        <w:szCs w:val="20"/>
      </w:rPr>
      <w:t xml:space="preserve"> – Information Technology @ James Cook University</w:t>
    </w:r>
    <w:r>
      <w:rPr>
        <w:rFonts w:ascii="Arial" w:hAnsi="Arial"/>
        <w:sz w:val="20"/>
        <w:szCs w:val="20"/>
      </w:rPr>
      <w:tab/>
    </w:r>
    <w:r w:rsidRPr="002C4900">
      <w:rPr>
        <w:rFonts w:ascii="Arial" w:hAnsi="Arial" w:cs="Arial"/>
        <w:sz w:val="20"/>
        <w:szCs w:val="20"/>
      </w:rPr>
      <w:tab/>
    </w:r>
    <w:r w:rsidRPr="00DE64B3">
      <w:rPr>
        <w:rFonts w:ascii="Arial" w:hAnsi="Arial" w:cs="Arial"/>
        <w:sz w:val="20"/>
        <w:szCs w:val="20"/>
      </w:rPr>
      <w:fldChar w:fldCharType="begin"/>
    </w:r>
    <w:r w:rsidRPr="00DE64B3">
      <w:rPr>
        <w:rFonts w:ascii="Arial" w:hAnsi="Arial" w:cs="Arial"/>
        <w:sz w:val="20"/>
        <w:szCs w:val="20"/>
      </w:rPr>
      <w:instrText xml:space="preserve"> PAGE </w:instrText>
    </w:r>
    <w:r w:rsidRPr="00DE64B3">
      <w:rPr>
        <w:rFonts w:ascii="Arial" w:hAnsi="Arial" w:cs="Arial"/>
        <w:sz w:val="20"/>
        <w:szCs w:val="20"/>
      </w:rPr>
      <w:fldChar w:fldCharType="separate"/>
    </w:r>
    <w:r w:rsidR="00ED5F5B">
      <w:rPr>
        <w:rFonts w:ascii="Arial" w:hAnsi="Arial" w:cs="Arial"/>
        <w:noProof/>
        <w:sz w:val="20"/>
        <w:szCs w:val="20"/>
      </w:rPr>
      <w:t>1</w:t>
    </w:r>
    <w:r w:rsidRPr="00DE64B3">
      <w:rPr>
        <w:rFonts w:ascii="Arial" w:hAnsi="Arial" w:cs="Arial"/>
        <w:sz w:val="20"/>
        <w:szCs w:val="20"/>
      </w:rPr>
      <w:fldChar w:fldCharType="end"/>
    </w:r>
    <w:r w:rsidRPr="00DE64B3">
      <w:rPr>
        <w:rFonts w:ascii="Arial" w:hAnsi="Arial" w:cs="Arial"/>
        <w:sz w:val="20"/>
        <w:szCs w:val="20"/>
      </w:rPr>
      <w:t>/</w:t>
    </w:r>
    <w:r w:rsidRPr="00DE64B3">
      <w:rPr>
        <w:rFonts w:ascii="Arial" w:hAnsi="Arial" w:cs="Arial"/>
        <w:sz w:val="20"/>
        <w:szCs w:val="20"/>
      </w:rPr>
      <w:fldChar w:fldCharType="begin"/>
    </w:r>
    <w:r w:rsidRPr="00DE64B3">
      <w:rPr>
        <w:rFonts w:ascii="Arial" w:hAnsi="Arial" w:cs="Arial"/>
        <w:sz w:val="20"/>
        <w:szCs w:val="20"/>
      </w:rPr>
      <w:instrText xml:space="preserve"> NUMPAGES </w:instrText>
    </w:r>
    <w:r w:rsidRPr="00DE64B3">
      <w:rPr>
        <w:rFonts w:ascii="Arial" w:hAnsi="Arial" w:cs="Arial"/>
        <w:sz w:val="20"/>
        <w:szCs w:val="20"/>
      </w:rPr>
      <w:fldChar w:fldCharType="separate"/>
    </w:r>
    <w:r w:rsidR="00ED5F5B">
      <w:rPr>
        <w:rFonts w:ascii="Arial" w:hAnsi="Arial" w:cs="Arial"/>
        <w:noProof/>
        <w:sz w:val="20"/>
        <w:szCs w:val="20"/>
      </w:rPr>
      <w:t>6</w:t>
    </w:r>
    <w:r w:rsidRPr="00DE64B3">
      <w:rPr>
        <w:rFonts w:ascii="Arial" w:hAnsi="Arial"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B62FBE" w14:textId="77777777" w:rsidR="00C7438A" w:rsidRDefault="00C7438A">
      <w:r>
        <w:separator/>
      </w:r>
    </w:p>
  </w:footnote>
  <w:footnote w:type="continuationSeparator" w:id="0">
    <w:p w14:paraId="6956FE3D" w14:textId="77777777" w:rsidR="00C7438A" w:rsidRDefault="00C743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F7ED64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FE024CC0"/>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CBC9E6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18FC0590"/>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5F0958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4F108F7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BFCB9D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60ACFDC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27C401E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31ECB18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9CB5D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00257CD"/>
    <w:multiLevelType w:val="hybridMultilevel"/>
    <w:tmpl w:val="64849938"/>
    <w:lvl w:ilvl="0" w:tplc="04090001">
      <w:start w:val="1"/>
      <w:numFmt w:val="bullet"/>
      <w:lvlText w:val=""/>
      <w:lvlJc w:val="left"/>
      <w:pPr>
        <w:ind w:left="720" w:hanging="360"/>
      </w:pPr>
      <w:rPr>
        <w:rFonts w:ascii="Symbol" w:hAnsi="Symbol" w:hint="default"/>
      </w:rPr>
    </w:lvl>
    <w:lvl w:ilvl="1" w:tplc="949C9D92">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14537CB"/>
    <w:multiLevelType w:val="hybridMultilevel"/>
    <w:tmpl w:val="6D68C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C25D48"/>
    <w:multiLevelType w:val="hybridMultilevel"/>
    <w:tmpl w:val="BEDEF7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C707F4C"/>
    <w:multiLevelType w:val="hybridMultilevel"/>
    <w:tmpl w:val="EF3A33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3DD6773"/>
    <w:multiLevelType w:val="multilevel"/>
    <w:tmpl w:val="0B5E7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61733FE"/>
    <w:multiLevelType w:val="hybridMultilevel"/>
    <w:tmpl w:val="B5482D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125411A"/>
    <w:multiLevelType w:val="hybridMultilevel"/>
    <w:tmpl w:val="9CFC0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25378B5"/>
    <w:multiLevelType w:val="hybridMultilevel"/>
    <w:tmpl w:val="B2B69A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215178B"/>
    <w:multiLevelType w:val="hybridMultilevel"/>
    <w:tmpl w:val="DCAC2D3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9B06557"/>
    <w:multiLevelType w:val="hybridMultilevel"/>
    <w:tmpl w:val="0D50193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F0B467D"/>
    <w:multiLevelType w:val="hybridMultilevel"/>
    <w:tmpl w:val="FE1ABD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7"/>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11"/>
  </w:num>
  <w:num w:numId="15">
    <w:abstractNumId w:val="16"/>
  </w:num>
  <w:num w:numId="16">
    <w:abstractNumId w:val="21"/>
  </w:num>
  <w:num w:numId="17">
    <w:abstractNumId w:val="18"/>
  </w:num>
  <w:num w:numId="18">
    <w:abstractNumId w:val="19"/>
  </w:num>
  <w:num w:numId="19">
    <w:abstractNumId w:val="12"/>
  </w:num>
  <w:num w:numId="20">
    <w:abstractNumId w:val="14"/>
  </w:num>
  <w:num w:numId="21">
    <w:abstractNumId w:val="13"/>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stylePaneSortMethod w:val="000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bject Mater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d5sxvvdvsevr4effwo5s0efs0x9sfxsvtw0&quot;&gt;My EndNote Library&lt;record-ids&gt;&lt;item&gt;2&lt;/item&gt;&lt;item&gt;4&lt;/item&gt;&lt;item&gt;5&lt;/item&gt;&lt;item&gt;6&lt;/item&gt;&lt;item&gt;7&lt;/item&gt;&lt;/record-ids&gt;&lt;/item&gt;&lt;/Libraries&gt;"/>
  </w:docVars>
  <w:rsids>
    <w:rsidRoot w:val="00B32BB3"/>
    <w:rsid w:val="00012B43"/>
    <w:rsid w:val="00036CE4"/>
    <w:rsid w:val="000443DB"/>
    <w:rsid w:val="000460BC"/>
    <w:rsid w:val="000640CD"/>
    <w:rsid w:val="00076262"/>
    <w:rsid w:val="00080957"/>
    <w:rsid w:val="0008291E"/>
    <w:rsid w:val="00091180"/>
    <w:rsid w:val="000922A7"/>
    <w:rsid w:val="00092C78"/>
    <w:rsid w:val="000D28A5"/>
    <w:rsid w:val="000F688A"/>
    <w:rsid w:val="00101D4B"/>
    <w:rsid w:val="00111D5E"/>
    <w:rsid w:val="001522CB"/>
    <w:rsid w:val="00153CAA"/>
    <w:rsid w:val="00180274"/>
    <w:rsid w:val="0019095C"/>
    <w:rsid w:val="00192866"/>
    <w:rsid w:val="001938C8"/>
    <w:rsid w:val="001B0424"/>
    <w:rsid w:val="001D102F"/>
    <w:rsid w:val="001E2FA5"/>
    <w:rsid w:val="001F35B4"/>
    <w:rsid w:val="001F722D"/>
    <w:rsid w:val="00200CFE"/>
    <w:rsid w:val="002028A7"/>
    <w:rsid w:val="00212EC1"/>
    <w:rsid w:val="002270EA"/>
    <w:rsid w:val="002437CB"/>
    <w:rsid w:val="002464DE"/>
    <w:rsid w:val="002561A6"/>
    <w:rsid w:val="002838C5"/>
    <w:rsid w:val="00287482"/>
    <w:rsid w:val="002A6ECC"/>
    <w:rsid w:val="002C090C"/>
    <w:rsid w:val="002C4900"/>
    <w:rsid w:val="002E6035"/>
    <w:rsid w:val="002F654F"/>
    <w:rsid w:val="002F7FE9"/>
    <w:rsid w:val="003117A4"/>
    <w:rsid w:val="00321197"/>
    <w:rsid w:val="0033676D"/>
    <w:rsid w:val="00352E12"/>
    <w:rsid w:val="00397B41"/>
    <w:rsid w:val="003A3F36"/>
    <w:rsid w:val="003D18AD"/>
    <w:rsid w:val="003D3C7D"/>
    <w:rsid w:val="003D48D7"/>
    <w:rsid w:val="003F6880"/>
    <w:rsid w:val="0041504F"/>
    <w:rsid w:val="0041792B"/>
    <w:rsid w:val="0043028E"/>
    <w:rsid w:val="00433E83"/>
    <w:rsid w:val="004354EB"/>
    <w:rsid w:val="004400CA"/>
    <w:rsid w:val="00447525"/>
    <w:rsid w:val="00457086"/>
    <w:rsid w:val="00461F13"/>
    <w:rsid w:val="00463FFD"/>
    <w:rsid w:val="0047666F"/>
    <w:rsid w:val="00493AA4"/>
    <w:rsid w:val="0049550F"/>
    <w:rsid w:val="004A33DE"/>
    <w:rsid w:val="004D4B8E"/>
    <w:rsid w:val="00500948"/>
    <w:rsid w:val="0050378A"/>
    <w:rsid w:val="00503B4A"/>
    <w:rsid w:val="00505007"/>
    <w:rsid w:val="00514D41"/>
    <w:rsid w:val="0052100B"/>
    <w:rsid w:val="005334D2"/>
    <w:rsid w:val="00534600"/>
    <w:rsid w:val="00536AD1"/>
    <w:rsid w:val="00546836"/>
    <w:rsid w:val="00557708"/>
    <w:rsid w:val="005710A6"/>
    <w:rsid w:val="00585477"/>
    <w:rsid w:val="00594255"/>
    <w:rsid w:val="005A2CEB"/>
    <w:rsid w:val="005A5EC8"/>
    <w:rsid w:val="005F5B0E"/>
    <w:rsid w:val="00607729"/>
    <w:rsid w:val="00616FD5"/>
    <w:rsid w:val="00620365"/>
    <w:rsid w:val="00626034"/>
    <w:rsid w:val="00632078"/>
    <w:rsid w:val="00651C5A"/>
    <w:rsid w:val="006543C1"/>
    <w:rsid w:val="00663264"/>
    <w:rsid w:val="00677422"/>
    <w:rsid w:val="00690FB2"/>
    <w:rsid w:val="006A28BE"/>
    <w:rsid w:val="006A5B21"/>
    <w:rsid w:val="006C55BD"/>
    <w:rsid w:val="006D1CAA"/>
    <w:rsid w:val="00713928"/>
    <w:rsid w:val="007140FA"/>
    <w:rsid w:val="00724358"/>
    <w:rsid w:val="007340EC"/>
    <w:rsid w:val="007413C9"/>
    <w:rsid w:val="007515DC"/>
    <w:rsid w:val="00751D4C"/>
    <w:rsid w:val="007528C5"/>
    <w:rsid w:val="007533AC"/>
    <w:rsid w:val="00760D28"/>
    <w:rsid w:val="00787B73"/>
    <w:rsid w:val="007A4557"/>
    <w:rsid w:val="007C1096"/>
    <w:rsid w:val="007C4C68"/>
    <w:rsid w:val="007C7714"/>
    <w:rsid w:val="007E0431"/>
    <w:rsid w:val="007F2F4A"/>
    <w:rsid w:val="007F4F59"/>
    <w:rsid w:val="008049B9"/>
    <w:rsid w:val="00812FB9"/>
    <w:rsid w:val="0082367B"/>
    <w:rsid w:val="008462DE"/>
    <w:rsid w:val="008528A6"/>
    <w:rsid w:val="0085706E"/>
    <w:rsid w:val="0086056C"/>
    <w:rsid w:val="00884D08"/>
    <w:rsid w:val="008A2D2D"/>
    <w:rsid w:val="008A654A"/>
    <w:rsid w:val="008B1366"/>
    <w:rsid w:val="008B7C13"/>
    <w:rsid w:val="008C0FD7"/>
    <w:rsid w:val="008C16ED"/>
    <w:rsid w:val="008F32DC"/>
    <w:rsid w:val="008F7673"/>
    <w:rsid w:val="00902099"/>
    <w:rsid w:val="00930194"/>
    <w:rsid w:val="00936C18"/>
    <w:rsid w:val="0097119D"/>
    <w:rsid w:val="0097397F"/>
    <w:rsid w:val="00984A1D"/>
    <w:rsid w:val="009A0327"/>
    <w:rsid w:val="009B191E"/>
    <w:rsid w:val="009B193F"/>
    <w:rsid w:val="009B3473"/>
    <w:rsid w:val="009B5DDC"/>
    <w:rsid w:val="009B7A77"/>
    <w:rsid w:val="009B7E3B"/>
    <w:rsid w:val="009C223E"/>
    <w:rsid w:val="009E07C9"/>
    <w:rsid w:val="009F392E"/>
    <w:rsid w:val="009F4C86"/>
    <w:rsid w:val="00A04920"/>
    <w:rsid w:val="00A070B1"/>
    <w:rsid w:val="00A117E3"/>
    <w:rsid w:val="00A37460"/>
    <w:rsid w:val="00A43E2C"/>
    <w:rsid w:val="00A45B79"/>
    <w:rsid w:val="00A463C7"/>
    <w:rsid w:val="00A513C4"/>
    <w:rsid w:val="00A6717F"/>
    <w:rsid w:val="00A759B9"/>
    <w:rsid w:val="00A877ED"/>
    <w:rsid w:val="00A90952"/>
    <w:rsid w:val="00A9274E"/>
    <w:rsid w:val="00A95473"/>
    <w:rsid w:val="00A962D6"/>
    <w:rsid w:val="00AA1056"/>
    <w:rsid w:val="00AB563F"/>
    <w:rsid w:val="00AC5C7D"/>
    <w:rsid w:val="00AC7ACD"/>
    <w:rsid w:val="00AE25B1"/>
    <w:rsid w:val="00AE6131"/>
    <w:rsid w:val="00AF76F6"/>
    <w:rsid w:val="00B027BA"/>
    <w:rsid w:val="00B11865"/>
    <w:rsid w:val="00B27FD9"/>
    <w:rsid w:val="00B32BB3"/>
    <w:rsid w:val="00B33CF7"/>
    <w:rsid w:val="00B37635"/>
    <w:rsid w:val="00B43255"/>
    <w:rsid w:val="00B664E8"/>
    <w:rsid w:val="00BA6E08"/>
    <w:rsid w:val="00BD72B8"/>
    <w:rsid w:val="00BF0E9E"/>
    <w:rsid w:val="00BF1EE4"/>
    <w:rsid w:val="00BF277A"/>
    <w:rsid w:val="00BF67DE"/>
    <w:rsid w:val="00BF6D8E"/>
    <w:rsid w:val="00C21172"/>
    <w:rsid w:val="00C73FF8"/>
    <w:rsid w:val="00C7438A"/>
    <w:rsid w:val="00C771D9"/>
    <w:rsid w:val="00C7746F"/>
    <w:rsid w:val="00C90A86"/>
    <w:rsid w:val="00C91093"/>
    <w:rsid w:val="00CA6689"/>
    <w:rsid w:val="00CA7610"/>
    <w:rsid w:val="00CB71D2"/>
    <w:rsid w:val="00CD6A63"/>
    <w:rsid w:val="00CE4C63"/>
    <w:rsid w:val="00D206AE"/>
    <w:rsid w:val="00D24BCC"/>
    <w:rsid w:val="00D31A27"/>
    <w:rsid w:val="00D3304D"/>
    <w:rsid w:val="00D33471"/>
    <w:rsid w:val="00D359BC"/>
    <w:rsid w:val="00D41B0F"/>
    <w:rsid w:val="00D42EBA"/>
    <w:rsid w:val="00D76D61"/>
    <w:rsid w:val="00D87BB8"/>
    <w:rsid w:val="00DA4DA4"/>
    <w:rsid w:val="00DB240E"/>
    <w:rsid w:val="00DB408D"/>
    <w:rsid w:val="00DC7DAA"/>
    <w:rsid w:val="00DD48D5"/>
    <w:rsid w:val="00DE2C8D"/>
    <w:rsid w:val="00DE64B3"/>
    <w:rsid w:val="00DF38DB"/>
    <w:rsid w:val="00DF51BE"/>
    <w:rsid w:val="00DF79A7"/>
    <w:rsid w:val="00E00CF1"/>
    <w:rsid w:val="00E20362"/>
    <w:rsid w:val="00E3688B"/>
    <w:rsid w:val="00E36FD8"/>
    <w:rsid w:val="00E72802"/>
    <w:rsid w:val="00E81606"/>
    <w:rsid w:val="00E84074"/>
    <w:rsid w:val="00EA06DD"/>
    <w:rsid w:val="00EA700F"/>
    <w:rsid w:val="00EB2610"/>
    <w:rsid w:val="00EB6E9C"/>
    <w:rsid w:val="00EC0AB9"/>
    <w:rsid w:val="00ED5F5B"/>
    <w:rsid w:val="00EF17AB"/>
    <w:rsid w:val="00F21DBA"/>
    <w:rsid w:val="00F429FE"/>
    <w:rsid w:val="00F4459C"/>
    <w:rsid w:val="00F510F8"/>
    <w:rsid w:val="00F53A2E"/>
    <w:rsid w:val="00F57A20"/>
    <w:rsid w:val="00F71AAD"/>
    <w:rsid w:val="00F802E0"/>
    <w:rsid w:val="00F822BD"/>
    <w:rsid w:val="00FA0AC5"/>
    <w:rsid w:val="00FC486D"/>
    <w:rsid w:val="00FD1538"/>
    <w:rsid w:val="00FD451E"/>
    <w:rsid w:val="00FE606A"/>
    <w:rsid w:val="00FF6A68"/>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626478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AU"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Pr>
      <w:sz w:val="24"/>
      <w:szCs w:val="24"/>
    </w:rPr>
  </w:style>
  <w:style w:type="paragraph" w:styleId="Heading1">
    <w:name w:val="heading 1"/>
    <w:basedOn w:val="Normal"/>
    <w:next w:val="Normal"/>
    <w:uiPriority w:val="9"/>
    <w:qFormat/>
    <w:rsid w:val="00450A0B"/>
    <w:pPr>
      <w:keepNext/>
      <w:spacing w:before="240" w:after="120"/>
      <w:outlineLvl w:val="0"/>
    </w:pPr>
    <w:rPr>
      <w:rFonts w:ascii="Arial" w:hAnsi="Arial" w:cs="Arial"/>
      <w:b/>
      <w:bCs/>
      <w:kern w:val="32"/>
      <w:sz w:val="32"/>
      <w:szCs w:val="32"/>
    </w:rPr>
  </w:style>
  <w:style w:type="paragraph" w:styleId="Heading2">
    <w:name w:val="heading 2"/>
    <w:basedOn w:val="Normal"/>
    <w:next w:val="Normal"/>
    <w:uiPriority w:val="9"/>
    <w:qFormat/>
    <w:rsid w:val="00CE6778"/>
    <w:pPr>
      <w:keepNext/>
      <w:spacing w:before="120" w:after="60"/>
      <w:outlineLvl w:val="1"/>
    </w:pPr>
    <w:rPr>
      <w:rFonts w:ascii="Arial" w:hAnsi="Arial" w:cs="Arial"/>
      <w:b/>
      <w:bCs/>
      <w:i/>
      <w:iCs/>
      <w:sz w:val="28"/>
      <w:szCs w:val="28"/>
    </w:rPr>
  </w:style>
  <w:style w:type="paragraph" w:styleId="Heading3">
    <w:name w:val="heading 3"/>
    <w:basedOn w:val="Normal"/>
    <w:next w:val="Normal"/>
    <w:qFormat/>
    <w:rsid w:val="00CF2622"/>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C76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8611CB"/>
    <w:pPr>
      <w:tabs>
        <w:tab w:val="center" w:pos="4320"/>
        <w:tab w:val="right" w:pos="8640"/>
      </w:tabs>
    </w:pPr>
  </w:style>
  <w:style w:type="character" w:customStyle="1" w:styleId="HeaderChar">
    <w:name w:val="Header Char"/>
    <w:link w:val="Header"/>
    <w:uiPriority w:val="99"/>
    <w:rsid w:val="008611CB"/>
    <w:rPr>
      <w:sz w:val="24"/>
      <w:szCs w:val="24"/>
    </w:rPr>
  </w:style>
  <w:style w:type="paragraph" w:styleId="Footer">
    <w:name w:val="footer"/>
    <w:basedOn w:val="Normal"/>
    <w:link w:val="FooterChar"/>
    <w:rsid w:val="008611CB"/>
    <w:pPr>
      <w:tabs>
        <w:tab w:val="center" w:pos="4320"/>
        <w:tab w:val="right" w:pos="8640"/>
      </w:tabs>
    </w:pPr>
  </w:style>
  <w:style w:type="character" w:customStyle="1" w:styleId="FooterChar">
    <w:name w:val="Footer Char"/>
    <w:link w:val="Footer"/>
    <w:rsid w:val="008611CB"/>
    <w:rPr>
      <w:sz w:val="24"/>
      <w:szCs w:val="24"/>
    </w:rPr>
  </w:style>
  <w:style w:type="paragraph" w:customStyle="1" w:styleId="Sub-Headings">
    <w:name w:val="Sub-Headings"/>
    <w:basedOn w:val="Heading2"/>
    <w:autoRedefine/>
    <w:qFormat/>
    <w:rsid w:val="00EF17AB"/>
    <w:pPr>
      <w:keepLines/>
    </w:pPr>
    <w:rPr>
      <w:rFonts w:ascii="Calibri" w:hAnsi="Calibri" w:cs="Times New Roman"/>
      <w:iCs w:val="0"/>
      <w:color w:val="4F81BD"/>
      <w:sz w:val="26"/>
      <w:szCs w:val="26"/>
    </w:rPr>
  </w:style>
  <w:style w:type="paragraph" w:styleId="ListParagraph">
    <w:name w:val="List Paragraph"/>
    <w:basedOn w:val="Normal"/>
    <w:rsid w:val="00CA7610"/>
    <w:pPr>
      <w:ind w:left="720"/>
      <w:contextualSpacing/>
    </w:pPr>
  </w:style>
  <w:style w:type="character" w:styleId="CommentReference">
    <w:name w:val="annotation reference"/>
    <w:basedOn w:val="DefaultParagraphFont"/>
    <w:rsid w:val="00DF51BE"/>
    <w:rPr>
      <w:sz w:val="16"/>
      <w:szCs w:val="16"/>
    </w:rPr>
  </w:style>
  <w:style w:type="paragraph" w:styleId="CommentText">
    <w:name w:val="annotation text"/>
    <w:basedOn w:val="Normal"/>
    <w:link w:val="CommentTextChar"/>
    <w:rsid w:val="00DF51BE"/>
    <w:rPr>
      <w:sz w:val="20"/>
      <w:szCs w:val="20"/>
    </w:rPr>
  </w:style>
  <w:style w:type="character" w:customStyle="1" w:styleId="CommentTextChar">
    <w:name w:val="Comment Text Char"/>
    <w:basedOn w:val="DefaultParagraphFont"/>
    <w:link w:val="CommentText"/>
    <w:rsid w:val="00DF51BE"/>
  </w:style>
  <w:style w:type="paragraph" w:styleId="CommentSubject">
    <w:name w:val="annotation subject"/>
    <w:basedOn w:val="CommentText"/>
    <w:next w:val="CommentText"/>
    <w:link w:val="CommentSubjectChar"/>
    <w:rsid w:val="00DF51BE"/>
    <w:rPr>
      <w:b/>
      <w:bCs/>
    </w:rPr>
  </w:style>
  <w:style w:type="character" w:customStyle="1" w:styleId="CommentSubjectChar">
    <w:name w:val="Comment Subject Char"/>
    <w:basedOn w:val="CommentTextChar"/>
    <w:link w:val="CommentSubject"/>
    <w:rsid w:val="00DF51BE"/>
    <w:rPr>
      <w:b/>
      <w:bCs/>
    </w:rPr>
  </w:style>
  <w:style w:type="paragraph" w:styleId="BalloonText">
    <w:name w:val="Balloon Text"/>
    <w:basedOn w:val="Normal"/>
    <w:link w:val="BalloonTextChar"/>
    <w:rsid w:val="00DF51BE"/>
    <w:rPr>
      <w:rFonts w:ascii="Tahoma" w:hAnsi="Tahoma" w:cs="Tahoma"/>
      <w:sz w:val="16"/>
      <w:szCs w:val="16"/>
    </w:rPr>
  </w:style>
  <w:style w:type="character" w:customStyle="1" w:styleId="BalloonTextChar">
    <w:name w:val="Balloon Text Char"/>
    <w:basedOn w:val="DefaultParagraphFont"/>
    <w:link w:val="BalloonText"/>
    <w:rsid w:val="00DF51BE"/>
    <w:rPr>
      <w:rFonts w:ascii="Tahoma" w:hAnsi="Tahoma" w:cs="Tahoma"/>
      <w:sz w:val="16"/>
      <w:szCs w:val="16"/>
    </w:rPr>
  </w:style>
  <w:style w:type="paragraph" w:customStyle="1" w:styleId="Inserts">
    <w:name w:val="Inserts"/>
    <w:basedOn w:val="Normal"/>
    <w:rsid w:val="005A2CEB"/>
    <w:pPr>
      <w:ind w:left="720"/>
    </w:pPr>
    <w:rPr>
      <w:rFonts w:ascii="Arial" w:hAnsi="Arial"/>
      <w:color w:val="008000"/>
      <w:sz w:val="20"/>
    </w:rPr>
  </w:style>
  <w:style w:type="paragraph" w:styleId="Revision">
    <w:name w:val="Revision"/>
    <w:hidden/>
    <w:rsid w:val="00D3304D"/>
    <w:rPr>
      <w:sz w:val="24"/>
      <w:szCs w:val="24"/>
    </w:rPr>
  </w:style>
  <w:style w:type="paragraph" w:styleId="NormalWeb">
    <w:name w:val="Normal (Web)"/>
    <w:basedOn w:val="Normal"/>
    <w:semiHidden/>
    <w:unhideWhenUsed/>
    <w:rsid w:val="00091180"/>
  </w:style>
  <w:style w:type="character" w:styleId="Hyperlink">
    <w:name w:val="Hyperlink"/>
    <w:basedOn w:val="DefaultParagraphFont"/>
    <w:rsid w:val="00091180"/>
    <w:rPr>
      <w:color w:val="0000FF" w:themeColor="hyperlink"/>
      <w:u w:val="single"/>
    </w:rPr>
  </w:style>
  <w:style w:type="paragraph" w:styleId="DocumentMap">
    <w:name w:val="Document Map"/>
    <w:basedOn w:val="Normal"/>
    <w:link w:val="DocumentMapChar"/>
    <w:semiHidden/>
    <w:unhideWhenUsed/>
    <w:rsid w:val="00AA1056"/>
  </w:style>
  <w:style w:type="character" w:customStyle="1" w:styleId="DocumentMapChar">
    <w:name w:val="Document Map Char"/>
    <w:basedOn w:val="DefaultParagraphFont"/>
    <w:link w:val="DocumentMap"/>
    <w:semiHidden/>
    <w:rsid w:val="00AA1056"/>
    <w:rPr>
      <w:sz w:val="24"/>
      <w:szCs w:val="24"/>
    </w:rPr>
  </w:style>
  <w:style w:type="paragraph" w:customStyle="1" w:styleId="EndNoteBibliographyTitle">
    <w:name w:val="EndNote Bibliography Title"/>
    <w:basedOn w:val="Normal"/>
    <w:rsid w:val="009B7A77"/>
    <w:pPr>
      <w:jc w:val="center"/>
    </w:pPr>
    <w:rPr>
      <w:lang w:val="en-US"/>
    </w:rPr>
  </w:style>
  <w:style w:type="paragraph" w:customStyle="1" w:styleId="EndNoteBibliography">
    <w:name w:val="EndNote Bibliography"/>
    <w:basedOn w:val="Normal"/>
    <w:rsid w:val="009B7A77"/>
    <w:pPr>
      <w:jc w:val="both"/>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415606">
      <w:bodyDiv w:val="1"/>
      <w:marLeft w:val="0"/>
      <w:marRight w:val="0"/>
      <w:marTop w:val="0"/>
      <w:marBottom w:val="0"/>
      <w:divBdr>
        <w:top w:val="none" w:sz="0" w:space="0" w:color="auto"/>
        <w:left w:val="none" w:sz="0" w:space="0" w:color="auto"/>
        <w:bottom w:val="none" w:sz="0" w:space="0" w:color="auto"/>
        <w:right w:val="none" w:sz="0" w:space="0" w:color="auto"/>
      </w:divBdr>
    </w:div>
    <w:div w:id="305403074">
      <w:bodyDiv w:val="1"/>
      <w:marLeft w:val="0"/>
      <w:marRight w:val="0"/>
      <w:marTop w:val="0"/>
      <w:marBottom w:val="0"/>
      <w:divBdr>
        <w:top w:val="none" w:sz="0" w:space="0" w:color="auto"/>
        <w:left w:val="none" w:sz="0" w:space="0" w:color="auto"/>
        <w:bottom w:val="none" w:sz="0" w:space="0" w:color="auto"/>
        <w:right w:val="none" w:sz="0" w:space="0" w:color="auto"/>
      </w:divBdr>
    </w:div>
    <w:div w:id="1168867303">
      <w:bodyDiv w:val="1"/>
      <w:marLeft w:val="0"/>
      <w:marRight w:val="0"/>
      <w:marTop w:val="0"/>
      <w:marBottom w:val="0"/>
      <w:divBdr>
        <w:top w:val="none" w:sz="0" w:space="0" w:color="auto"/>
        <w:left w:val="none" w:sz="0" w:space="0" w:color="auto"/>
        <w:bottom w:val="none" w:sz="0" w:space="0" w:color="auto"/>
        <w:right w:val="none" w:sz="0" w:space="0" w:color="auto"/>
      </w:divBdr>
    </w:div>
    <w:div w:id="1416629543">
      <w:bodyDiv w:val="1"/>
      <w:marLeft w:val="0"/>
      <w:marRight w:val="0"/>
      <w:marTop w:val="0"/>
      <w:marBottom w:val="0"/>
      <w:divBdr>
        <w:top w:val="none" w:sz="0" w:space="0" w:color="auto"/>
        <w:left w:val="none" w:sz="0" w:space="0" w:color="auto"/>
        <w:bottom w:val="none" w:sz="0" w:space="0" w:color="auto"/>
        <w:right w:val="none" w:sz="0" w:space="0" w:color="auto"/>
      </w:divBdr>
    </w:div>
    <w:div w:id="2040007469">
      <w:bodyDiv w:val="1"/>
      <w:marLeft w:val="0"/>
      <w:marRight w:val="0"/>
      <w:marTop w:val="0"/>
      <w:marBottom w:val="0"/>
      <w:divBdr>
        <w:top w:val="none" w:sz="0" w:space="0" w:color="auto"/>
        <w:left w:val="none" w:sz="0" w:space="0" w:color="auto"/>
        <w:bottom w:val="none" w:sz="0" w:space="0" w:color="auto"/>
        <w:right w:val="none" w:sz="0" w:space="0" w:color="auto"/>
      </w:divBdr>
    </w:div>
    <w:div w:id="205862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github.com/yokyen/a2-starter" TargetMode="Externa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2</TotalTime>
  <Pages>6</Pages>
  <Words>2455</Words>
  <Characters>13996</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CP1200 Assignment 1 - 2005</vt:lpstr>
    </vt:vector>
  </TitlesOfParts>
  <Company>School of IT, JCU</Company>
  <LinksUpToDate>false</LinksUpToDate>
  <CharactersWithSpaces>16419</CharactersWithSpaces>
  <SharedDoc>false</SharedDoc>
  <HLinks>
    <vt:vector size="12" baseType="variant">
      <vt:variant>
        <vt:i4>2883628</vt:i4>
      </vt:variant>
      <vt:variant>
        <vt:i4>-1</vt:i4>
      </vt:variant>
      <vt:variant>
        <vt:i4>1034</vt:i4>
      </vt:variant>
      <vt:variant>
        <vt:i4>1</vt:i4>
      </vt:variant>
      <vt:variant>
        <vt:lpwstr>JCU_Logo_RGB</vt:lpwstr>
      </vt:variant>
      <vt:variant>
        <vt:lpwstr/>
      </vt:variant>
      <vt:variant>
        <vt:i4>2883628</vt:i4>
      </vt:variant>
      <vt:variant>
        <vt:i4>-1</vt:i4>
      </vt:variant>
      <vt:variant>
        <vt:i4>1038</vt:i4>
      </vt:variant>
      <vt:variant>
        <vt:i4>1</vt:i4>
      </vt:variant>
      <vt:variant>
        <vt:lpwstr>JCU_Logo_RGB</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P1200 Assignment 1 - 2005</dc:title>
  <dc:creator>Lindsay Ward</dc:creator>
  <cp:lastModifiedBy>Yanjie Ding</cp:lastModifiedBy>
  <cp:revision>12</cp:revision>
  <cp:lastPrinted>2016-09-18T23:07:00Z</cp:lastPrinted>
  <dcterms:created xsi:type="dcterms:W3CDTF">2016-12-08T03:16:00Z</dcterms:created>
  <dcterms:modified xsi:type="dcterms:W3CDTF">2017-01-25T06:12:00Z</dcterms:modified>
</cp:coreProperties>
</file>